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1BEC2CBF" w:rsidR="008419DC" w:rsidRDefault="003F4A3B" w:rsidP="003F4A3B">
      <w:pPr>
        <w:pStyle w:val="Heading1"/>
        <w:jc w:val="center"/>
      </w:pPr>
      <w:r w:rsidRPr="003F4A3B">
        <w:t xml:space="preserve">Do Humans Maintain a Representation of the Air Drag in their </w:t>
      </w:r>
      <w:r w:rsidR="00EB03CA">
        <w:t>E</w:t>
      </w:r>
      <w:r w:rsidRPr="003F4A3B">
        <w:t>nvironment?</w:t>
      </w:r>
    </w:p>
    <w:p w14:paraId="5EB6BB5C" w14:textId="719542B5" w:rsidR="003F4A3B" w:rsidRPr="004439FB" w:rsidRDefault="006565D9" w:rsidP="006565D9">
      <w:pPr>
        <w:jc w:val="center"/>
      </w:pPr>
      <w:r w:rsidRPr="004439FB">
        <w:t>Borja Aguado</w:t>
      </w:r>
      <w:r w:rsidR="00070687" w:rsidRPr="004439FB">
        <w:t>¹</w:t>
      </w:r>
      <w:r w:rsidR="004439FB" w:rsidRPr="004439FB">
        <w:rPr>
          <w:rFonts w:cstheme="minorHAnsi"/>
        </w:rPr>
        <w:t>˚</w:t>
      </w:r>
      <w:r w:rsidRPr="004439FB">
        <w:t>, Björn Jörges²</w:t>
      </w:r>
      <w:r w:rsidR="004439FB" w:rsidRPr="004439FB">
        <w:rPr>
          <w:rFonts w:cstheme="minorHAnsi"/>
        </w:rPr>
        <w:t>˚</w:t>
      </w:r>
      <w:r w:rsidRPr="004439FB">
        <w:t>, Joan López-Moliner</w:t>
      </w:r>
      <w:r w:rsidR="00070687" w:rsidRPr="004439FB">
        <w:t>¹</w:t>
      </w:r>
      <w:r w:rsidRPr="004439FB">
        <w:t>*</w:t>
      </w:r>
    </w:p>
    <w:p w14:paraId="0B232E41" w14:textId="4A6AEB61" w:rsidR="006565D9" w:rsidRDefault="006565D9" w:rsidP="006565D9">
      <w:r w:rsidRPr="006565D9">
        <w:t xml:space="preserve">¹ Vision and Control of Action (VISCA) group, Department of Cognition, Development and Psychology of Education, </w:t>
      </w:r>
      <w:proofErr w:type="spellStart"/>
      <w:r w:rsidRPr="006565D9">
        <w:t>Institut</w:t>
      </w:r>
      <w:proofErr w:type="spellEnd"/>
      <w:r w:rsidRPr="006565D9">
        <w:t xml:space="preserve"> de </w:t>
      </w:r>
      <w:proofErr w:type="spellStart"/>
      <w:r w:rsidRPr="006565D9">
        <w:t>Neurociències</w:t>
      </w:r>
      <w:proofErr w:type="spellEnd"/>
      <w:r w:rsidRPr="006565D9">
        <w:t xml:space="preserve">, </w:t>
      </w:r>
      <w:proofErr w:type="spellStart"/>
      <w:r w:rsidRPr="006565D9">
        <w:t>Universitat</w:t>
      </w:r>
      <w:proofErr w:type="spellEnd"/>
      <w:r w:rsidRPr="006565D9">
        <w:t xml:space="preserve"> de Barcelona, Ps. </w:t>
      </w:r>
      <w:proofErr w:type="spellStart"/>
      <w:r w:rsidRPr="006565D9">
        <w:t>Vall</w:t>
      </w:r>
      <w:proofErr w:type="spellEnd"/>
      <w:r w:rsidRPr="006565D9">
        <w:t xml:space="preserve"> </w:t>
      </w:r>
      <w:proofErr w:type="spellStart"/>
      <w:r w:rsidRPr="006565D9">
        <w:t>d'Hebron</w:t>
      </w:r>
      <w:proofErr w:type="spellEnd"/>
      <w:r w:rsidRPr="006565D9">
        <w:t xml:space="preserve"> 171, 08035 Barcelona,</w:t>
      </w:r>
      <w:r>
        <w:t xml:space="preserve"> </w:t>
      </w:r>
      <w:r w:rsidRPr="006565D9">
        <w:t>Catalonia, Spain.</w:t>
      </w:r>
    </w:p>
    <w:p w14:paraId="02D4C2AE" w14:textId="454901B4" w:rsidR="006565D9" w:rsidRDefault="006565D9" w:rsidP="006565D9">
      <w:r>
        <w:t>²</w:t>
      </w:r>
      <w:r w:rsidRPr="006565D9">
        <w:t xml:space="preserve"> Center for Vision Research, York University, 4700 </w:t>
      </w:r>
      <w:proofErr w:type="spellStart"/>
      <w:r w:rsidRPr="006565D9">
        <w:t>Keele</w:t>
      </w:r>
      <w:proofErr w:type="spellEnd"/>
      <w:r w:rsidRPr="006565D9">
        <w:t xml:space="preserve"> Street, Toronto, ON M3J 1P3, Canada</w:t>
      </w:r>
    </w:p>
    <w:p w14:paraId="0A104BED" w14:textId="46FEB858" w:rsidR="004439FB" w:rsidRDefault="004439FB" w:rsidP="003F4A3B">
      <w:r w:rsidRPr="004439FB">
        <w:rPr>
          <w:rFonts w:cstheme="minorHAnsi"/>
        </w:rPr>
        <w:t>˚</w:t>
      </w:r>
      <w:r>
        <w:rPr>
          <w:rFonts w:cstheme="minorHAnsi"/>
        </w:rPr>
        <w:t xml:space="preserve"> These authors contributed equally to this work.</w:t>
      </w:r>
    </w:p>
    <w:p w14:paraId="4D40D49E" w14:textId="0FDD302D" w:rsidR="006565D9" w:rsidRPr="004439FB" w:rsidRDefault="006565D9" w:rsidP="003F4A3B">
      <w:r>
        <w:t>*Corresponding Author</w:t>
      </w:r>
      <w:r w:rsidR="004439FB">
        <w:t xml:space="preserve"> (</w:t>
      </w:r>
      <w:r w:rsidR="004439FB" w:rsidRPr="004439FB">
        <w:t>j.lopezmoliner@u</w:t>
      </w:r>
      <w:r w:rsidR="004439FB">
        <w:t>b.edu)</w:t>
      </w:r>
    </w:p>
    <w:p w14:paraId="26372209" w14:textId="23AF78DC" w:rsidR="006565D9" w:rsidRDefault="006565D9" w:rsidP="003F4A3B"/>
    <w:p w14:paraId="1DBC5E60" w14:textId="08B4AF13" w:rsidR="00C72142" w:rsidRDefault="00C72142" w:rsidP="00C72142">
      <w:pPr>
        <w:pStyle w:val="Heading2"/>
      </w:pPr>
      <w:r>
        <w:t>Abstract</w:t>
      </w:r>
    </w:p>
    <w:p w14:paraId="53145B0F" w14:textId="78748DFC" w:rsidR="00721DF3" w:rsidRDefault="00C72142" w:rsidP="00C72142">
      <w:pPr>
        <w:jc w:val="both"/>
      </w:pPr>
      <w:r>
        <w:t xml:space="preserve">Humans represent and use an array of physical properties of their environment, from gravity, over the mass and size of known objects to regularities of lighting conditions. To time interceptive responses for flying targets accurately, it would be beneficial for humans to also maintain a representation of air drag. In this study, we test two hypotheses: do humans use air drag to extrapolate motion? And </w:t>
      </w:r>
      <w:r w:rsidR="003A1ECD">
        <w:t>do humans represent the air drag-related characteristics of known objects separately? To test these hypotheses, we presented participants with parabolic trajectories in the fronto-parallel plane. The ball disappeared and subjects were asked to indicate by button press when the ball returned to its original height which was marked by an elongated table. Furthermore, they were asked to indicate where the ball hit the table. We manipulated presence or absence of air drag during the visible part of the trajectory, ball size (tennis ball size or basketball size), their texture (tennis ball or basketball texture</w:t>
      </w:r>
      <w:r w:rsidR="003B378A">
        <w:t xml:space="preserve">) </w:t>
      </w:r>
      <w:r w:rsidR="00607E14">
        <w:t>and</w:t>
      </w:r>
      <w:r w:rsidR="003A1ECD">
        <w:t xml:space="preserve"> initial horizontal </w:t>
      </w:r>
      <w:r w:rsidR="00607E14">
        <w:t xml:space="preserve">and vertical </w:t>
      </w:r>
      <w:r w:rsidR="003A1ECD">
        <w:t xml:space="preserve">velocities. Regarding our first hypothesis, we found some evidence that humans rely on a representation of air drag. Furthermore, we found strong evidence that </w:t>
      </w:r>
      <w:r w:rsidR="00D671F3">
        <w:t>expectations about air drag-related</w:t>
      </w:r>
      <w:r w:rsidR="00E60B34">
        <w:t xml:space="preserve"> motion</w:t>
      </w:r>
      <w:r w:rsidR="00D671F3">
        <w:t xml:space="preserve"> behavior is influenced</w:t>
      </w:r>
      <w:r w:rsidR="001D4980">
        <w:t xml:space="preserve"> both b</w:t>
      </w:r>
      <w:r w:rsidR="001D4980" w:rsidRPr="00231BFC">
        <w:t xml:space="preserve">y </w:t>
      </w:r>
      <w:r w:rsidR="001D4980">
        <w:t>the size and</w:t>
      </w:r>
      <w:r w:rsidR="00D671F3">
        <w:t xml:space="preserve"> the texture of the target. Finally, in an exploratory analysis, we confirmed that a previously proposed relationship between perceptual biases and discrimination thresholds might also hold true for more ecological timing and spatial judgment tasks.</w:t>
      </w:r>
    </w:p>
    <w:p w14:paraId="53607CF8" w14:textId="77777777" w:rsidR="00721DF3" w:rsidRPr="006565D9" w:rsidRDefault="00721DF3" w:rsidP="003F4A3B"/>
    <w:p w14:paraId="58A291C5" w14:textId="12168BAB" w:rsidR="00DA5A0C" w:rsidRDefault="00DA5A0C" w:rsidP="00DA5A0C">
      <w:pPr>
        <w:pStyle w:val="Heading2"/>
      </w:pPr>
      <w:r>
        <w:t>Introduction</w:t>
      </w:r>
    </w:p>
    <w:p w14:paraId="2AE232F3" w14:textId="7F3632A7" w:rsidR="006613B4"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 xml:space="preserve">While this can facilitate some aspects of setup and analysis, it </w:t>
      </w:r>
      <w:r w:rsidR="00EA7B3C">
        <w:t xml:space="preserve">could </w:t>
      </w:r>
      <w:r>
        <w:t>lead to systematic errors in results</w:t>
      </w:r>
      <w:r w:rsidR="00EA7B3C">
        <w:t xml:space="preserve"> if people assume air friction</w:t>
      </w:r>
      <w:r>
        <w:t>.</w:t>
      </w:r>
      <w:r w:rsidR="000E1AC4">
        <w:t xml:space="preserve"> </w:t>
      </w:r>
      <w:r>
        <w:t xml:space="preserve">There is evidence that humans </w:t>
      </w:r>
      <w:r w:rsidR="00EA7B3C">
        <w:t xml:space="preserve">consider </w:t>
      </w:r>
      <w:r>
        <w:t>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rsidR="00486DE5">
        <w:t xml:space="preserve">density </w:t>
      </w:r>
      <w:r w:rsidR="00486DE5">
        <w:fldChar w:fldCharType="begin" w:fldLock="1"/>
      </w:r>
      <w:r w:rsidR="009044FC">
        <w:instrText>ADDIN CSL_CITATION {"citationItems":[{"id":"ITEM-1","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1","issued":{"date-parts":[["2016"]]},"page":"e2124","title":"The Size-Weight Illusion is not anti-Bayesian after all: a unifying Bayesian account","type":"article-journal","volume":"4"},"uris":["http://www.mendeley.com/documents/?uuid=513c2074-60ee-45cc-9cea-ef9f8ed18174"]}],"mendeley":{"formattedCitation":"(Peters, Ma, &amp; Shams, 2016)","plainTextFormattedCitation":"(Peters, Ma, &amp; Shams, 2016)","previouslyFormattedCitation":"(Peters, Ma, &amp; Shams, 2016)"},"properties":{"noteIndex":0},"schema":"https://github.com/citation-style-language/schema/raw/master/csl-citation.json"}</w:instrText>
      </w:r>
      <w:r w:rsidR="00486DE5">
        <w:fldChar w:fldCharType="separate"/>
      </w:r>
      <w:r w:rsidR="00486DE5" w:rsidRPr="00486DE5">
        <w:rPr>
          <w:noProof/>
        </w:rPr>
        <w:t>(Peters, Ma, &amp; Shams, 2016)</w:t>
      </w:r>
      <w:r w:rsidR="00486DE5">
        <w:fldChar w:fldCharType="end"/>
      </w:r>
      <w:r w:rsidR="00486DE5">
        <w:t xml:space="preserve">, </w:t>
      </w:r>
      <w:r>
        <w:t>gravity</w:t>
      </w:r>
      <w:r w:rsidR="000E1AC4">
        <w:t xml:space="preserve"> </w:t>
      </w:r>
      <w:r w:rsidR="000E1AC4">
        <w:fldChar w:fldCharType="begin" w:fldLock="1"/>
      </w:r>
      <w:r w:rsidR="00C607DA">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manualFormatting":"(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 xml:space="preserve">(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w:t>
      </w:r>
      <w:r w:rsidR="009E3B5C" w:rsidRPr="009E3B5C">
        <w:rPr>
          <w:noProof/>
        </w:rPr>
        <w:lastRenderedPageBreak/>
        <w:t>Scaleia, Miller, &amp; Lacquaniti, 2011)</w:t>
      </w:r>
      <w:r w:rsidR="000E1AC4">
        <w:fldChar w:fldCharType="end"/>
      </w:r>
      <w:r w:rsidR="00797B60">
        <w:t xml:space="preserve"> or the direction of light </w:t>
      </w:r>
      <w:r w:rsidR="00797B60">
        <w:fldChar w:fldCharType="begin" w:fldLock="1"/>
      </w:r>
      <w:r w:rsidR="008D24EA">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eviously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w:t>
      </w:r>
      <w:r w:rsidR="00E60B34">
        <w:t>. It is thus not unlikel</w:t>
      </w:r>
      <w:r w:rsidR="00E60B34" w:rsidRPr="00C16886">
        <w:t>y</w:t>
      </w:r>
      <w:r w:rsidR="00E60B34">
        <w:t xml:space="preserve"> that </w:t>
      </w:r>
      <w:r w:rsidR="00B03A3D">
        <w:t xml:space="preserve">air drag </w:t>
      </w:r>
      <w:r w:rsidR="00E60B34">
        <w:t xml:space="preserve">is </w:t>
      </w:r>
      <w:r w:rsidR="00B03A3D">
        <w:t xml:space="preserve">among </w:t>
      </w:r>
      <w:r w:rsidR="00E60B34">
        <w:t xml:space="preserve">these </w:t>
      </w:r>
      <w:r w:rsidR="00FE18B5">
        <w:t xml:space="preserve">properties </w:t>
      </w:r>
      <w:r w:rsidR="00B03A3D">
        <w:t>being used</w:t>
      </w:r>
      <w:r w:rsidR="005D07FC">
        <w:t xml:space="preserve"> in complex environments</w:t>
      </w:r>
      <w:r w:rsidR="00B03A3D">
        <w:t xml:space="preserve">. </w:t>
      </w:r>
      <w:r w:rsidR="00FE18B5">
        <w:t xml:space="preserve"> </w:t>
      </w:r>
      <w:r w:rsidR="001319FA">
        <w:t xml:space="preserve"> </w:t>
      </w:r>
    </w:p>
    <w:p w14:paraId="4133ED5E" w14:textId="49D57280" w:rsidR="006613B4" w:rsidRDefault="006613B4" w:rsidP="003F4A3B">
      <w:pPr>
        <w:jc w:val="both"/>
      </w:pPr>
      <w:r>
        <w:t>Air drag is an umbrella term for different effects that act opposite to the motion direction of a moving object.  Different types of air drag are parasitic drag, lift-induced drag</w:t>
      </w:r>
      <w:r w:rsidR="003A5D6B">
        <w:t xml:space="preserve"> and</w:t>
      </w:r>
      <w:r>
        <w:t xml:space="preserve"> wave drag. Parasitic drag </w:t>
      </w:r>
      <w:r w:rsidR="00EB3FEF">
        <w:t xml:space="preserve">is the force that acts upon bodies that moves through liquids (including the air). Lift-induced drag occurs when a body redirects airflow, as for example wings do. </w:t>
      </w:r>
      <w:proofErr w:type="gramStart"/>
      <w:r w:rsidR="00EB3FEF">
        <w:t>Wave</w:t>
      </w:r>
      <w:proofErr w:type="gramEnd"/>
      <w:r w:rsidR="00EB3FEF">
        <w:t xml:space="preserve"> drag is present when objects move around the speed of sound, as well as at the borders between different liquids. For everyday interception tasks, parasitic drag is most relevant. </w:t>
      </w:r>
      <w:r w:rsidR="00FE01CA">
        <w:t>It is comput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B3FEF" w:rsidRPr="00277A48" w14:paraId="6122E1F8" w14:textId="77777777" w:rsidTr="00C607DA">
        <w:trPr>
          <w:trHeight w:val="675"/>
        </w:trPr>
        <w:tc>
          <w:tcPr>
            <w:tcW w:w="8314" w:type="dxa"/>
            <w:shd w:val="clear" w:color="auto" w:fill="FFFFFF" w:themeFill="background1"/>
            <w:vAlign w:val="center"/>
          </w:tcPr>
          <w:p w14:paraId="1EE7B94A" w14:textId="4533B996" w:rsidR="00EB3FEF" w:rsidRDefault="006D1EA7" w:rsidP="00C607DA">
            <w:pPr>
              <w:jc w:val="both"/>
              <w:rPr>
                <w:rFonts w:ascii="Times New Roman" w:eastAsia="MS Mincho" w:hAnsi="Times New Roman"/>
              </w:rPr>
            </w:pPr>
            <m:oMathPara>
              <m:oMath>
                <m:sSub>
                  <m:sSubPr>
                    <m:ctrlPr>
                      <w:rPr>
                        <w:rFonts w:ascii="Cambria Math" w:hAnsi="Cambria Math" w:cstheme="minorHAnsi"/>
                        <w:i/>
                        <w:szCs w:val="16"/>
                      </w:rPr>
                    </m:ctrlPr>
                  </m:sSubPr>
                  <m:e>
                    <m:r>
                      <w:rPr>
                        <w:rFonts w:ascii="Cambria Math" w:hAnsi="Cambria Math" w:cstheme="minorHAnsi"/>
                        <w:szCs w:val="16"/>
                      </w:rPr>
                      <m:t>F</m:t>
                    </m:r>
                  </m:e>
                  <m:sub>
                    <m:r>
                      <w:rPr>
                        <w:rFonts w:ascii="Cambria Math" w:hAnsi="Cambria Math" w:cstheme="minorHAnsi"/>
                        <w:szCs w:val="16"/>
                      </w:rPr>
                      <m:t>D</m:t>
                    </m:r>
                  </m:sub>
                </m:sSub>
                <m:r>
                  <w:rPr>
                    <w:rFonts w:ascii="Cambria Math" w:hAnsi="Cambria Math" w:cstheme="minorHAnsi"/>
                    <w:szCs w:val="16"/>
                  </w:rPr>
                  <m:t xml:space="preserve">= 0.5 * ρ* </m:t>
                </m:r>
                <m:sSup>
                  <m:sSupPr>
                    <m:ctrlPr>
                      <w:rPr>
                        <w:rFonts w:ascii="Cambria Math" w:hAnsi="Cambria Math" w:cstheme="minorHAnsi"/>
                        <w:i/>
                        <w:szCs w:val="16"/>
                      </w:rPr>
                    </m:ctrlPr>
                  </m:sSupPr>
                  <m:e>
                    <m:r>
                      <w:rPr>
                        <w:rFonts w:ascii="Cambria Math" w:hAnsi="Cambria Math" w:cstheme="minorHAnsi"/>
                        <w:szCs w:val="16"/>
                      </w:rPr>
                      <m:t>v</m:t>
                    </m:r>
                  </m:e>
                  <m:sup>
                    <m:r>
                      <w:rPr>
                        <w:rFonts w:ascii="Cambria Math" w:hAnsi="Cambria Math" w:cstheme="minorHAnsi"/>
                        <w:szCs w:val="16"/>
                      </w:rPr>
                      <m:t>2</m:t>
                    </m:r>
                  </m:sup>
                </m:sSup>
                <m:r>
                  <w:rPr>
                    <w:rFonts w:ascii="Cambria Math" w:hAnsi="Cambria Math" w:cstheme="minorHAnsi"/>
                    <w:szCs w:val="16"/>
                  </w:rPr>
                  <m:t>*</m:t>
                </m:r>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 xml:space="preserve">*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3ABC07AD" w14:textId="77777777" w:rsidR="00EB3FEF" w:rsidRDefault="00EB3FEF" w:rsidP="00C607DA">
            <w:pPr>
              <w:pStyle w:val="MaterialsandMethodsText"/>
              <w:rPr>
                <w:rFonts w:ascii="Calibri" w:eastAsia="Calibri" w:hAnsi="Calibri"/>
                <w:szCs w:val="16"/>
              </w:rPr>
            </w:pPr>
          </w:p>
        </w:tc>
        <w:tc>
          <w:tcPr>
            <w:tcW w:w="783" w:type="dxa"/>
            <w:shd w:val="clear" w:color="auto" w:fill="FFFFFF" w:themeFill="background1"/>
            <w:vAlign w:val="center"/>
          </w:tcPr>
          <w:p w14:paraId="5A7F4FBD" w14:textId="5527D65F" w:rsidR="00EB3FEF" w:rsidRPr="00277A48" w:rsidRDefault="00EB3FEF" w:rsidP="00C607DA">
            <w:pPr>
              <w:pStyle w:val="MaterialsandMethodsText"/>
            </w:pPr>
            <w:r w:rsidRPr="00277A48">
              <w:t>[</w:t>
            </w:r>
            <w:r w:rsidR="008C6D9F">
              <w:t>1</w:t>
            </w:r>
            <w:r w:rsidRPr="00277A48">
              <w:t>]</w:t>
            </w:r>
          </w:p>
        </w:tc>
      </w:tr>
    </w:tbl>
    <w:p w14:paraId="2B935E97" w14:textId="5D421EF6" w:rsidR="00FE01CA" w:rsidRDefault="006D1EA7" w:rsidP="003F4A3B">
      <w:pPr>
        <w:jc w:val="both"/>
        <w:rPr>
          <w:rFonts w:eastAsiaTheme="minorEastAsia"/>
        </w:rPr>
      </w:pP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rPr>
        <w:t xml:space="preserve"> is the drag coefficient of the object; it is calculated based on the </w:t>
      </w:r>
      <w:r w:rsidR="00662D79">
        <w:rPr>
          <w:rFonts w:eastAsiaTheme="minorEastAsia"/>
        </w:rPr>
        <w:t>density of the surrounding fluid</w:t>
      </w:r>
      <w:r w:rsidR="00FE01CA">
        <w:rPr>
          <w:rFonts w:eastAsiaTheme="minorEastAsia"/>
        </w:rPr>
        <w:t xml:space="preserve"> </w:t>
      </w:r>
      <m:oMath>
        <m:r>
          <w:rPr>
            <w:rFonts w:ascii="Cambria Math" w:hAnsi="Cambria Math" w:cstheme="minorHAnsi"/>
            <w:szCs w:val="16"/>
          </w:rPr>
          <m:t>ρ</m:t>
        </m:r>
      </m:oMath>
      <w:r w:rsidR="00662D79">
        <w:rPr>
          <w:rFonts w:eastAsiaTheme="minorEastAsia"/>
          <w:szCs w:val="16"/>
        </w:rPr>
        <w:t xml:space="preserve"> (1.225 kg/m³ at a temperature of 15° C in the case of air)</w:t>
      </w:r>
      <w:r w:rsidR="00FE01CA">
        <w:rPr>
          <w:rFonts w:eastAsiaTheme="minorEastAsia"/>
        </w:rPr>
        <w:t>,</w:t>
      </w:r>
      <w:r w:rsidR="005F36B6">
        <w:rPr>
          <w:rFonts w:eastAsiaTheme="minorEastAsia"/>
        </w:rPr>
        <w:t xml:space="preserve"> the drag coefficient</w:t>
      </w:r>
      <w:r w:rsidR="00FE01CA">
        <w:rPr>
          <w:rFonts w:eastAsiaTheme="minorEastAsia"/>
        </w:rPr>
        <w:t xml:space="preserve"> </w:t>
      </w:r>
      <m:oMath>
        <m:sSub>
          <m:sSubPr>
            <m:ctrlPr>
              <w:rPr>
                <w:rFonts w:ascii="Cambria Math" w:eastAsiaTheme="minorEastAsia"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oMath>
      <w:r w:rsidR="006A3E75">
        <w:rPr>
          <w:rFonts w:eastAsiaTheme="minorEastAsia"/>
          <w:szCs w:val="16"/>
        </w:rPr>
        <w:t>, which depends on the object shape,</w:t>
      </w:r>
      <w:r w:rsidR="00FE01CA">
        <w:rPr>
          <w:rFonts w:eastAsiaTheme="minorEastAsia"/>
        </w:rPr>
        <w:t xml:space="preserve"> and the radius </w:t>
      </w:r>
      <w:r w:rsidR="00662D79" w:rsidRPr="00662D79">
        <w:rPr>
          <w:rFonts w:eastAsiaTheme="minorEastAsia"/>
          <w:i/>
          <w:iCs/>
        </w:rPr>
        <w:t>r</w:t>
      </w:r>
      <w:r w:rsidR="00FE01CA">
        <w:rPr>
          <w:rFonts w:eastAsiaTheme="minorEastAsia"/>
        </w:rPr>
        <w:t>.</w:t>
      </w:r>
      <w:r w:rsidR="00662D79">
        <w:rPr>
          <w:rFonts w:eastAsiaTheme="minorEastAsia"/>
        </w:rPr>
        <w:t xml:space="preserve"> The drag force </w:t>
      </w:r>
      <w:r w:rsidR="00A27E06">
        <w:rPr>
          <w:rFonts w:eastAsiaTheme="minorEastAsia"/>
        </w:rPr>
        <w:t xml:space="preserve">relates thus </w:t>
      </w:r>
      <w:r w:rsidR="00662D79">
        <w:rPr>
          <w:rFonts w:eastAsiaTheme="minorEastAsia"/>
        </w:rPr>
        <w:t>quadratic</w:t>
      </w:r>
      <w:r w:rsidR="00A27E06">
        <w:rPr>
          <w:rFonts w:eastAsiaTheme="minorEastAsia"/>
        </w:rPr>
        <w:t xml:space="preserve">ally to </w:t>
      </w:r>
      <w:r w:rsidR="00662D79">
        <w:rPr>
          <w:rFonts w:eastAsiaTheme="minorEastAsia"/>
        </w:rPr>
        <w:t xml:space="preserve">velocity and diameter of the </w:t>
      </w:r>
      <w:r w:rsidR="00E91CCC">
        <w:rPr>
          <w:rFonts w:eastAsiaTheme="minorEastAsia"/>
        </w:rPr>
        <w:t>target</w:t>
      </w:r>
      <w:r w:rsidR="00A27E06">
        <w:rPr>
          <w:rFonts w:eastAsiaTheme="minorEastAsia"/>
        </w:rPr>
        <w:t>:</w:t>
      </w:r>
      <w:r w:rsidR="00662D79">
        <w:rPr>
          <w:rFonts w:eastAsiaTheme="minorEastAsia"/>
        </w:rPr>
        <w:t xml:space="preserve"> faster objects with a bigger cross-section are </w:t>
      </w:r>
      <w:r w:rsidR="005F36B6">
        <w:rPr>
          <w:rFonts w:eastAsiaTheme="minorEastAsia"/>
        </w:rPr>
        <w:t>affect</w:t>
      </w:r>
      <w:r w:rsidR="00EA7B3C">
        <w:rPr>
          <w:rFonts w:eastAsiaTheme="minorEastAsia"/>
        </w:rPr>
        <w:t>ed</w:t>
      </w:r>
      <w:r w:rsidR="005F36B6">
        <w:rPr>
          <w:rFonts w:eastAsiaTheme="minorEastAsia"/>
        </w:rPr>
        <w:t xml:space="preserve"> much more strongly by air drag than smaller, more slowly moving objects.</w:t>
      </w:r>
      <w:r w:rsidR="00C8388B">
        <w:rPr>
          <w:rFonts w:eastAsiaTheme="minorEastAsia"/>
        </w:rPr>
        <w:t xml:space="preserve"> For completeness sake, the so-called Magnus force should not be left unmentioned, which is responsible, for example, for topspin effects in ball sports like tennis. Magnus forces act upon objects that spin while moving through liquids and can drive a tennis ball downwards in an unexpected fashion. However, the current study neglects Magnus forces and focusses entirely on air drag.</w:t>
      </w:r>
    </w:p>
    <w:p w14:paraId="60264BF8" w14:textId="76CA2799" w:rsidR="00392FE6" w:rsidRDefault="00392FE6" w:rsidP="003F4A3B">
      <w:pPr>
        <w:jc w:val="both"/>
      </w:pPr>
      <w:r>
        <w:rPr>
          <w:rFonts w:eastAsiaTheme="minorEastAsia"/>
        </w:rPr>
        <w:t>Air drag can thus be envisioned as negative, dynamically developing acceleration acting opposite to the direction of motion of the target. As such, it is in two ways different from the other very common acceleration in our environment</w:t>
      </w:r>
      <w:r w:rsidR="00EB74D8">
        <w:rPr>
          <w:rFonts w:eastAsiaTheme="minorEastAsia"/>
        </w:rPr>
        <w:t>,</w:t>
      </w:r>
      <w:r>
        <w:rPr>
          <w:rFonts w:eastAsiaTheme="minorEastAsia"/>
        </w:rPr>
        <w:t xml:space="preserve"> gravity</w:t>
      </w:r>
      <w:r w:rsidR="00EB74D8">
        <w:rPr>
          <w:rFonts w:eastAsiaTheme="minorEastAsia"/>
        </w:rPr>
        <w:t>:</w:t>
      </w:r>
      <w:r>
        <w:rPr>
          <w:rFonts w:eastAsiaTheme="minorEastAsia"/>
        </w:rPr>
        <w:t xml:space="preserve"> First, the direction of the gravitational acceleration is always acting in the same direction, independently of object motion. Second, its force does not depend on the velocity of the target.  </w:t>
      </w:r>
    </w:p>
    <w:p w14:paraId="71EB0E43" w14:textId="1181DC10" w:rsidR="00A6529B" w:rsidRDefault="00C8393C" w:rsidP="003F4A3B">
      <w:pPr>
        <w:jc w:val="both"/>
      </w:pPr>
      <w:r>
        <w:t xml:space="preserve">While ecological theories of perception posit that most tasks can be solved without extensive internal representation of the environment </w:t>
      </w:r>
      <w:r>
        <w:fldChar w:fldCharType="begin" w:fldLock="1"/>
      </w:r>
      <w:r w:rsidR="00690FD5">
        <w:instrText>ADDIN CSL_CITATION {"citationItems":[{"id":"ITEM-1","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1","issue":"February","issued":{"date-parts":[["2013"]]},"page":"1-13","title":"Embodied Cognition is Not What you Think it is","type":"article-journal","volume":"4"},"uris":["http://www.mendeley.com/documents/?uuid=5fcdd22b-b331-40e1-abb4-2b5dbf5e41d5"]}],"mendeley":{"formattedCitation":"(Wilson &amp; Golonka, 2013)","manualFormatting":"(see, e. g. Wilson &amp; Golonka, 2013)","plainTextFormattedCitation":"(Wilson &amp; Golonka, 2013)","previouslyFormattedCitation":"(Wilson &amp; Golonka, 2013)"},"properties":{"noteIndex":0},"schema":"https://github.com/citation-style-language/schema/raw/master/csl-citation.json"}</w:instrText>
      </w:r>
      <w:r>
        <w:fldChar w:fldCharType="separate"/>
      </w:r>
      <w:r w:rsidRPr="00C8393C">
        <w:rPr>
          <w:noProof/>
        </w:rPr>
        <w:t>(</w:t>
      </w:r>
      <w:r>
        <w:rPr>
          <w:noProof/>
        </w:rPr>
        <w:t xml:space="preserve">see, e. g. </w:t>
      </w:r>
      <w:r w:rsidRPr="00C8393C">
        <w:rPr>
          <w:noProof/>
        </w:rPr>
        <w:t>Wilson &amp; Golonka, 2013)</w:t>
      </w:r>
      <w:r>
        <w:fldChar w:fldCharType="end"/>
      </w:r>
      <w:r>
        <w:t>,</w:t>
      </w:r>
      <w:r>
        <w:softHyphen/>
        <w:t xml:space="preserve"> computational models often rely on identifying to what extent we represent and make use of our knowledge about the world</w:t>
      </w:r>
      <w:r w:rsidR="00C16886">
        <w:t xml:space="preserve"> </w:t>
      </w:r>
      <w:r w:rsidR="00C16886">
        <w:fldChar w:fldCharType="begin" w:fldLock="1"/>
      </w:r>
      <w:r w:rsidR="003B37C6">
        <w:instrText>ADDIN CSL_CITATION {"citationItems":[{"id":"ITEM-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mendeley":{"formattedCitation":"(Gómez &amp; López-Moliner, 2013)","plainTextFormattedCitation":"(Gómez &amp; López-Moliner, 2013)","previouslyFormattedCitation":"(Gómez &amp; López-Moliner, 2013)"},"properties":{"noteIndex":0},"schema":"https://github.com/citation-style-language/schema/raw/master/csl-citation.json"}</w:instrText>
      </w:r>
      <w:r w:rsidR="00C16886">
        <w:fldChar w:fldCharType="separate"/>
      </w:r>
      <w:r w:rsidR="00C16886" w:rsidRPr="00C16886">
        <w:rPr>
          <w:noProof/>
        </w:rPr>
        <w:t>(Gómez &amp; López-Moliner, 2013)</w:t>
      </w:r>
      <w:r w:rsidR="00C16886">
        <w:fldChar w:fldCharType="end"/>
      </w:r>
      <w:r>
        <w:t xml:space="preserve">. </w:t>
      </w:r>
      <w:r w:rsidR="00034E1A">
        <w:t>The present study</w:t>
      </w:r>
      <w:r>
        <w:t xml:space="preserve"> thus</w:t>
      </w:r>
      <w:r w:rsidR="00034E1A">
        <w:t xml:space="preserve"> aims to investigate whether air drag is</w:t>
      </w:r>
      <w:r w:rsidR="00486DE5">
        <w:t xml:space="preserve">, like gravity, </w:t>
      </w:r>
      <w:proofErr w:type="gramStart"/>
      <w:r w:rsidR="00486DE5">
        <w:t>mass</w:t>
      </w:r>
      <w:proofErr w:type="gramEnd"/>
      <w:r w:rsidR="00486DE5">
        <w:t xml:space="preserve"> or density, among the </w:t>
      </w:r>
      <w:r w:rsidR="00034E1A">
        <w:t>physical properties</w:t>
      </w:r>
      <w:r w:rsidR="00486DE5">
        <w:t xml:space="preserve"> of the environment</w:t>
      </w:r>
      <w:r w:rsidR="00034E1A">
        <w:t xml:space="preserve"> represented by the brain. </w:t>
      </w:r>
      <w:r w:rsidR="0018574F">
        <w:t>If this is the case, w</w:t>
      </w:r>
      <w:r w:rsidR="00A6529B">
        <w:t>e expect systematic errors when no air drag is simulated, and an accurate performance when air drag is simulated (Hypothesis 1).</w:t>
      </w:r>
      <w:r w:rsidR="003F4A3B">
        <w:t xml:space="preserve"> </w:t>
      </w:r>
      <w:r w:rsidR="001D4980">
        <w:t>I</w:t>
      </w:r>
      <w:r w:rsidR="00E7534E">
        <w:t xml:space="preserve">f humans represent air drag, it stands to reason that they </w:t>
      </w:r>
      <w:r w:rsidR="001D4980">
        <w:t>adapt their expectations to the object at hand, with regards to, for example, its size</w:t>
      </w:r>
      <w:r w:rsidR="00E7534E">
        <w:t>.</w:t>
      </w:r>
      <w:r w:rsidR="001D4980">
        <w:t xml:space="preserve"> We would thus expect predictions to be equally accurate for two objects with different sizes (Hypothesis 2). It furthermore stands to reason that humans integrate all available information to</w:t>
      </w:r>
      <w:r w:rsidR="00A5753F">
        <w:t xml:space="preserve"> make interceptive actions as accurate as possible. For known objects, such as tennis balls or basketballs, the texture could represent such additional cues to be integrated with online visual information.</w:t>
      </w:r>
      <w:r w:rsidR="00F66DEB">
        <w:t xml:space="preserve"> </w:t>
      </w:r>
      <w:r w:rsidR="00E7534E">
        <w:t xml:space="preserve">We thus expect to observe systematic errors when the air drag acting upon a simulated object does not correspond to its appearance (e. g. a </w:t>
      </w:r>
      <w:r w:rsidR="00A5753F">
        <w:t>basket</w:t>
      </w:r>
      <w:r w:rsidR="00E7534E">
        <w:t>ball</w:t>
      </w:r>
      <w:r w:rsidR="00A5753F">
        <w:t>-sized target</w:t>
      </w:r>
      <w:r w:rsidR="00E7534E">
        <w:t xml:space="preserve"> with the </w:t>
      </w:r>
      <w:r w:rsidR="00A5753F">
        <w:t xml:space="preserve">texture </w:t>
      </w:r>
      <w:r w:rsidR="00E7534E">
        <w:t>of a tennis ball</w:t>
      </w:r>
      <w:r w:rsidR="00A6529B">
        <w:t xml:space="preserve">; Hypothesis </w:t>
      </w:r>
      <w:r w:rsidR="00A5753F">
        <w:t>3</w:t>
      </w:r>
      <w:r w:rsidR="00A6529B">
        <w:t>)</w:t>
      </w:r>
      <w:r w:rsidR="00E7534E">
        <w:t>.</w:t>
      </w:r>
    </w:p>
    <w:p w14:paraId="62EF6F7E" w14:textId="16952219" w:rsidR="00DA5A0C" w:rsidRDefault="00DA5A0C" w:rsidP="003F4A3B">
      <w:pPr>
        <w:jc w:val="both"/>
      </w:pPr>
    </w:p>
    <w:p w14:paraId="7249CD14" w14:textId="48239D85" w:rsidR="00DA5A0C" w:rsidRDefault="00DA5A0C" w:rsidP="00DA5A0C">
      <w:pPr>
        <w:pStyle w:val="Heading2"/>
      </w:pPr>
      <w:r>
        <w:lastRenderedPageBreak/>
        <w:t>Methods</w:t>
      </w:r>
    </w:p>
    <w:p w14:paraId="55B05C87" w14:textId="05F8E2EF" w:rsidR="00DA5A0C" w:rsidRDefault="00DA5A0C" w:rsidP="00DA5A0C">
      <w:pPr>
        <w:pStyle w:val="Heading2"/>
      </w:pPr>
      <w:r>
        <w:t>Participants</w:t>
      </w:r>
    </w:p>
    <w:p w14:paraId="3826AD10" w14:textId="14F274F3" w:rsidR="00DA5A0C" w:rsidRPr="00C16886" w:rsidRDefault="00DA5A0C" w:rsidP="003F4A3B">
      <w:pPr>
        <w:jc w:val="both"/>
        <w:rPr>
          <w:strike/>
        </w:rPr>
      </w:pPr>
      <w:r>
        <w:t>We tested n = 20 participants</w:t>
      </w:r>
      <w:r w:rsidR="0078018B">
        <w:t xml:space="preserve"> (</w:t>
      </w:r>
      <w:r w:rsidR="00C16886">
        <w:t>6 self-identified men and 14 self-identified women</w:t>
      </w:r>
      <w:r w:rsidR="0078018B">
        <w:t>)</w:t>
      </w:r>
      <w:r>
        <w:t xml:space="preserve">. They were between </w:t>
      </w:r>
      <w:r w:rsidR="00334A43">
        <w:t xml:space="preserve">19 </w:t>
      </w:r>
      <w:r>
        <w:t xml:space="preserve">and </w:t>
      </w:r>
      <w:r w:rsidR="008E25CB">
        <w:t xml:space="preserve">44 </w:t>
      </w:r>
      <w:r>
        <w:t>years old and had all normal or corrected-to-normal vision. All of them were</w:t>
      </w:r>
      <w:r w:rsidR="00C16886">
        <w:t xml:space="preserve"> either colleagues from the department or</w:t>
      </w:r>
      <w:r>
        <w:t xml:space="preserve"> Psychology students at University of Barcelona</w:t>
      </w:r>
      <w:r w:rsidR="00C16886">
        <w:t xml:space="preserve"> </w:t>
      </w:r>
      <w:r>
        <w:t>and could participate in research activities to acquire course credits.</w:t>
      </w:r>
      <w:r w:rsidR="00C16886">
        <w:t xml:space="preserve"> Informed consent was obtained. Data collection was conducted according to the guidelines of the Declaration of Helsinki, and the experiment was part of an ongoing project that was approved by the local ethics board.</w:t>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D41C56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2</w:t>
      </w:r>
      <w:r w:rsidR="00FE00F2">
        <w:t> </w:t>
      </w:r>
      <w:r w:rsidRPr="00DA5A0C">
        <w:t xml:space="preserve">m 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ith</w:t>
      </w:r>
      <w:r w:rsidR="003518C5">
        <w:t xml:space="preserve"> a joystick</w:t>
      </w:r>
      <w:r w:rsidR="00FE00F2">
        <w:t>.</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01E12230" w:rsidR="003A095A" w:rsidRDefault="00A6529B" w:rsidP="003F4A3B">
      <w:pPr>
        <w:jc w:val="both"/>
      </w:pPr>
      <w:r>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w:t>
      </w:r>
      <w:r w:rsidR="00C53225">
        <w:t>of the full flight duration</w:t>
      </w:r>
      <w:r w:rsidR="005120FD">
        <w:t>; the exact values was drawn</w:t>
      </w:r>
      <w:r w:rsidR="00C53225">
        <w:t xml:space="preserve"> randomly from a uniform distribution</w:t>
      </w:r>
      <w:r w:rsidR="00B002D0">
        <w:t>)</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w:t>
      </w:r>
      <w:r w:rsidR="001D4959">
        <w:t xml:space="preserve">texture </w:t>
      </w:r>
      <w:r w:rsidR="00FE00F2">
        <w:t>of a tennis ball (texture) and the physical properties (</w:t>
      </w:r>
      <w:r w:rsidR="008C2054">
        <w:t xml:space="preserve">size, </w:t>
      </w:r>
      <w:r w:rsidR="00FE00F2">
        <w:t xml:space="preserve">mass, density, drag coefficient) of a tennis ball (Tennis ball, Congruent), the </w:t>
      </w:r>
      <w:r w:rsidR="001D4959">
        <w:t xml:space="preserve">texture </w:t>
      </w:r>
      <w:r w:rsidR="00FE00F2">
        <w:t xml:space="preserve">of a basketball and the physical properties of a basketball (Basketball, Congruent), the </w:t>
      </w:r>
      <w:r w:rsidR="00173434">
        <w:t xml:space="preserve">texture </w:t>
      </w:r>
      <w:r w:rsidR="00FE00F2">
        <w:t xml:space="preserve">of a tennis ball and the physical properties of a basketball (Tennis ball, Incongruent) or the </w:t>
      </w:r>
      <w:r w:rsidR="00FA3913">
        <w:t xml:space="preserve">texture </w:t>
      </w:r>
      <w:r w:rsidR="00FE00F2">
        <w:t xml:space="preserve">of a </w:t>
      </w:r>
      <w:r w:rsidR="00AE384F">
        <w:t>basketball</w:t>
      </w:r>
      <w:r w:rsidR="00FE00F2">
        <w:t xml:space="preserve"> and the physical properties of a tennis ball (Basketball, Incongruent).</w:t>
      </w:r>
      <w:r w:rsidR="0006438B">
        <w:t xml:space="preserve"> </w:t>
      </w:r>
      <w:r w:rsidR="008D24EA">
        <w:t>For the tennis ball, we simulated a radius of 0.033 m and a mass of 0.06 kg. For the basketball, we assumed 0.12 m radius and a mass of 0.12 kg. Since the drag coefficient for both tennis 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3</m:t>
        </m:r>
      </m:oMath>
      <w:r w:rsidR="008D24EA">
        <w:t xml:space="preserve">, </w:t>
      </w:r>
      <w:r w:rsidR="008D24EA">
        <w:fldChar w:fldCharType="begin" w:fldLock="1"/>
      </w:r>
      <w:r w:rsidR="00392FE6">
        <w:instrText>ADDIN CSL_CITATION {"citationItems":[{"id":"ITEM-1","itemData":{"ISSN":"0632055634","abstract":"The aim of this study is to gain an understanding of the motion of a tennis ball during flight. A wind tunnel was used to measure the aerodynamic forces on a tennis ball, and hence calculate their drag coefficients at wind speeds up to 136mph. The drag coefficient was relatively constant with increasing velocity for each brand of ball tested, and a larger ball had a similar drag coefficient to a standard sized ball. It was found that raising or lowering the nap increased or decreased the drag coefficient by almost 6%. In conclusion, a larger drag force on a tennis ball can be achieved through an increase in diameter or raising the nap of the ball.","author":[{"dropping-particle":"","family":"Chadwick","given":"S G","non-dropping-particle":"","parse-names":false,"suffix":""},{"dropping-particle":"","family":"Haake","given":"S J","non-dropping-particle":"","parse-names":false,"suffix":""}],"container-title":"Proceedings of the 3rd international confernce on the engineering of sport","id":"ITEM-1","issue":"January 2000","issued":{"date-parts":[["2000"]]},"page":"169-176","title":"The drag coefficient of tennis balls","type":"article-journal"},"uris":["http://www.mendeley.com/documents/?uuid=e36aa9ca-939b-4c5b-932a-c792a2907fdf"]}],"mendeley":{"formattedCitation":"(Chadwick &amp; Haake, 2000)","manualFormatting":"Chadwick &amp; Haake, 2000)","plainTextFormattedCitation":"(Chadwick &amp; Haake, 2000)","previouslyFormattedCitation":"(Chadwick &amp; Haake, 2000)"},"properties":{"noteIndex":0},"schema":"https://github.com/citation-style-language/schema/raw/master/csl-citation.json"}</w:instrText>
      </w:r>
      <w:r w:rsidR="008D24EA">
        <w:fldChar w:fldCharType="separate"/>
      </w:r>
      <w:r w:rsidR="008D24EA" w:rsidRPr="008D24EA">
        <w:rPr>
          <w:noProof/>
        </w:rPr>
        <w:t>Chadwick &amp; Haake, 2000)</w:t>
      </w:r>
      <w:r w:rsidR="008D24EA">
        <w:fldChar w:fldCharType="end"/>
      </w:r>
      <w:r w:rsidR="008D24EA">
        <w:t xml:space="preserve"> and basket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4</m:t>
        </m:r>
      </m:oMath>
      <w:r w:rsidR="008D24EA">
        <w:t xml:space="preserve">, see </w:t>
      </w:r>
      <w:r w:rsidR="008D24EA">
        <w:fldChar w:fldCharType="begin" w:fldLock="1"/>
      </w:r>
      <w:r w:rsidR="008D24EA">
        <w:instrText>ADDIN CSL_CITATION {"citationItems":[{"id":"ITEM-1","itemData":{"DOI":"10.1016/j.proeng.2010.04.145","ISSN":"18777058","abstract":"We estimate values of the coefficients of air drag, friction, stiffness and damping for a dynamic model of basketball shots by analyzing ball position and orientation using video data for basketball-rim and basketball-backboard bounce tests. The dynamic model can calculate any configuration change of a basketball during shots. The simulation model is compared to actual bounce tests and the parameters are determined from these experiments. The dynamic model with the identified parameters calculates a ball trajectory similar to the actual measured results. Stiffness and damping coefficients are determined from basketball-backboard bounce tests.","author":[{"dropping-particle":"","family":"Okubo","given":"Hiroki","non-dropping-particle":"","parse-names":false,"suffix":""},{"dropping-particle":"","family":"Hubbard","given":"Mont","non-dropping-particle":"","parse-names":false,"suffix":""}],"container-title":"Procedia Engineering","id":"ITEM-1","issue":"2","issued":{"date-parts":[["2010"]]},"page":"3281-3286","title":"Identification of basketball parameters for a simulation model","type":"article-journal","volume":"2"},"uris":["http://www.mendeley.com/documents/?uuid=6cd5f314-bbe2-4d01-a0f7-ff7906ee15c1"]}],"mendeley":{"formattedCitation":"(Okubo &amp; Hubbard, 2010)","manualFormatting":"Okubo &amp; Hubbard, 2010)","plainTextFormattedCitation":"(Okubo &amp; Hubbard, 2010)","previouslyFormattedCitation":"(Okubo &amp; Hubbard, 2010)"},"properties":{"noteIndex":0},"schema":"https://github.com/citation-style-language/schema/raw/master/csl-citation.json"}</w:instrText>
      </w:r>
      <w:r w:rsidR="008D24EA">
        <w:fldChar w:fldCharType="separate"/>
      </w:r>
      <w:r w:rsidR="008D24EA" w:rsidRPr="008D24EA">
        <w:rPr>
          <w:noProof/>
        </w:rPr>
        <w:t>Okubo &amp; Hubbard, 2010)</w:t>
      </w:r>
      <w:r w:rsidR="008D24EA">
        <w:fldChar w:fldCharType="end"/>
      </w:r>
      <w:r w:rsidR="008D24EA">
        <w:t xml:space="preserve"> are very similar due to their </w:t>
      </w:r>
      <w:r w:rsidR="00C8388B">
        <w:t xml:space="preserve">nearly identical </w:t>
      </w:r>
      <w:r w:rsidR="008D24EA">
        <w:t>shape, we chose an intermediate value of 0.535 for both.</w:t>
      </w:r>
      <w:r w:rsidR="00C8388B">
        <w:t xml:space="preserve"> We simulated no spin and neglected Magnus forces. </w:t>
      </w:r>
      <w:r w:rsidR="008D24EA">
        <w:t xml:space="preserve"> </w:t>
      </w:r>
      <w:r w:rsidR="0006438B">
        <w:t>The ball could start with an initial horizontal velocity of 3.0 or 3.5 m/s. The initial vertical velocity was given such that the overall flight time (visible + invisible) was 1.0, 1.2 or 1.4 s</w:t>
      </w:r>
      <w:r w:rsidR="00836352">
        <w:t xml:space="preserve"> for the Tennis Ball, Congruent, without air drag conditions</w:t>
      </w:r>
      <w:r w:rsidR="002F519B">
        <w:t xml:space="preserve"> and ranged between 4.9035 and 6.8649 m/s</w:t>
      </w:r>
      <w:r w:rsidR="0006438B">
        <w:t>.</w:t>
      </w:r>
      <w:r w:rsidR="00836352">
        <w:t xml:space="preserve"> We matched the initial vertical velocities for the other conditions, which lead to slight differences in overall flight duration (0.98 to 1.0 s; 1.17 to 1.2 s; 1.352 to 1.4 s) and horizontal length of the trajectory.</w:t>
      </w:r>
      <w:r w:rsidR="004E484D">
        <w:t xml:space="preserve"> The duration of the occluded part of the trajectory was 40 to 45 % of the overall flight time and ranged thus between 0.392 and 0.63 s.</w:t>
      </w:r>
    </w:p>
    <w:p w14:paraId="32194A8A" w14:textId="6D5B1E1F" w:rsidR="003F4A3B" w:rsidRDefault="0006438B" w:rsidP="003F4A3B">
      <w:pPr>
        <w:jc w:val="both"/>
      </w:pPr>
      <w:r>
        <w:lastRenderedPageBreak/>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C607DA" w14:paraId="16BC113D" w14:textId="77777777" w:rsidTr="00DF2DEF">
        <w:trPr>
          <w:trHeight w:val="376"/>
        </w:trPr>
        <w:tc>
          <w:tcPr>
            <w:tcW w:w="8314" w:type="dxa"/>
            <w:shd w:val="clear" w:color="auto" w:fill="FFFFFF" w:themeFill="background1"/>
            <w:vAlign w:val="center"/>
          </w:tcPr>
          <w:p w14:paraId="7AE5E281" w14:textId="3B9C7AE2" w:rsidR="0006438B" w:rsidRPr="00C607DA" w:rsidRDefault="006D1EA7" w:rsidP="00DF2DEF">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602F6ED7" w14:textId="6B34D2F0"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2</w:t>
            </w:r>
            <w:r w:rsidRPr="00C607DA">
              <w:rPr>
                <w:sz w:val="20"/>
                <w:szCs w:val="20"/>
              </w:rPr>
              <w:t>]</w:t>
            </w:r>
          </w:p>
        </w:tc>
      </w:tr>
      <w:tr w:rsidR="0006438B" w:rsidRPr="00C607DA" w14:paraId="2B7B4C79" w14:textId="77777777" w:rsidTr="00DF2DEF">
        <w:trPr>
          <w:trHeight w:val="675"/>
        </w:trPr>
        <w:tc>
          <w:tcPr>
            <w:tcW w:w="8314" w:type="dxa"/>
            <w:shd w:val="clear" w:color="auto" w:fill="FFFFFF" w:themeFill="background1"/>
            <w:vAlign w:val="center"/>
          </w:tcPr>
          <w:p w14:paraId="47EE108D" w14:textId="0436FE33" w:rsidR="0006438B" w:rsidRPr="00C607DA" w:rsidRDefault="006D1EA7" w:rsidP="00DF2DEF">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12FDBE54" w14:textId="196BB294"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3</w:t>
            </w:r>
            <w:r w:rsidRPr="00C607DA">
              <w:rPr>
                <w:sz w:val="20"/>
                <w:szCs w:val="20"/>
              </w:rPr>
              <w:t>]</w:t>
            </w:r>
          </w:p>
        </w:tc>
      </w:tr>
    </w:tbl>
    <w:p w14:paraId="65C864E5" w14:textId="4CE236F7" w:rsidR="00883F65" w:rsidRDefault="006D1EA7"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C607DA" w14:paraId="5253C9A0" w14:textId="77777777" w:rsidTr="007D065C">
        <w:trPr>
          <w:trHeight w:val="376"/>
        </w:trPr>
        <w:tc>
          <w:tcPr>
            <w:tcW w:w="8314" w:type="dxa"/>
            <w:shd w:val="clear" w:color="auto" w:fill="FFFFFF" w:themeFill="background1"/>
            <w:vAlign w:val="center"/>
          </w:tcPr>
          <w:p w14:paraId="59F99A07" w14:textId="77777777" w:rsidR="00EF60B4" w:rsidRPr="00C607DA" w:rsidRDefault="006D1EA7" w:rsidP="00EF60B4">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5796E172" w14:textId="6C6DE0AE"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4</w:t>
            </w:r>
            <w:r w:rsidRPr="00C607DA">
              <w:rPr>
                <w:sz w:val="20"/>
                <w:szCs w:val="20"/>
              </w:rPr>
              <w:t>]</w:t>
            </w:r>
          </w:p>
        </w:tc>
      </w:tr>
      <w:tr w:rsidR="00EF60B4" w:rsidRPr="00C607DA" w14:paraId="62D0306D" w14:textId="77777777" w:rsidTr="007D065C">
        <w:trPr>
          <w:trHeight w:val="675"/>
        </w:trPr>
        <w:tc>
          <w:tcPr>
            <w:tcW w:w="8314" w:type="dxa"/>
            <w:shd w:val="clear" w:color="auto" w:fill="FFFFFF" w:themeFill="background1"/>
            <w:vAlign w:val="center"/>
          </w:tcPr>
          <w:p w14:paraId="736AD896" w14:textId="77777777" w:rsidR="00EF60B4" w:rsidRPr="00C607DA" w:rsidRDefault="006D1EA7" w:rsidP="00EF60B4">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6503EE0C" w14:textId="25949D88"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5</w:t>
            </w:r>
            <w:r w:rsidRPr="00C607DA">
              <w:rPr>
                <w:sz w:val="20"/>
                <w:szCs w:val="20"/>
              </w:rPr>
              <w:t>]</w:t>
            </w:r>
          </w:p>
        </w:tc>
      </w:tr>
      <w:tr w:rsidR="00EF60B4" w:rsidRPr="00C607DA" w14:paraId="0372B538" w14:textId="77777777" w:rsidTr="007D065C">
        <w:trPr>
          <w:trHeight w:val="675"/>
        </w:trPr>
        <w:tc>
          <w:tcPr>
            <w:tcW w:w="8314" w:type="dxa"/>
            <w:shd w:val="clear" w:color="auto" w:fill="FFFFFF" w:themeFill="background1"/>
            <w:vAlign w:val="center"/>
          </w:tcPr>
          <w:p w14:paraId="5BE2F134" w14:textId="041E9463" w:rsidR="00EF60B4" w:rsidRPr="00C607DA" w:rsidRDefault="006D1EA7"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0.5*</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oMath>
            </m:oMathPara>
          </w:p>
        </w:tc>
        <w:tc>
          <w:tcPr>
            <w:tcW w:w="783" w:type="dxa"/>
            <w:shd w:val="clear" w:color="auto" w:fill="FFFFFF" w:themeFill="background1"/>
            <w:vAlign w:val="center"/>
          </w:tcPr>
          <w:p w14:paraId="2C4C3AA6" w14:textId="3CC8CD01"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6</w:t>
            </w:r>
            <w:r w:rsidRPr="00C607DA">
              <w:rPr>
                <w:sz w:val="20"/>
                <w:szCs w:val="20"/>
              </w:rPr>
              <w:t>]</w:t>
            </w:r>
          </w:p>
        </w:tc>
      </w:tr>
      <w:tr w:rsidR="00EF60B4" w:rsidRPr="00C607DA" w14:paraId="2A37C3D3" w14:textId="77777777" w:rsidTr="007D065C">
        <w:trPr>
          <w:trHeight w:val="675"/>
        </w:trPr>
        <w:tc>
          <w:tcPr>
            <w:tcW w:w="8314" w:type="dxa"/>
            <w:shd w:val="clear" w:color="auto" w:fill="FFFFFF" w:themeFill="background1"/>
            <w:vAlign w:val="center"/>
          </w:tcPr>
          <w:p w14:paraId="4D2CC02A" w14:textId="787825E2" w:rsidR="00EF60B4" w:rsidRPr="00C607DA" w:rsidRDefault="006D1EA7"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48D4E3E6" w14:textId="4A08E37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7</w:t>
            </w:r>
            <w:r w:rsidRPr="00C607DA">
              <w:rPr>
                <w:sz w:val="20"/>
                <w:szCs w:val="20"/>
              </w:rPr>
              <w:t>]</w:t>
            </w:r>
          </w:p>
        </w:tc>
      </w:tr>
      <w:tr w:rsidR="00EF60B4" w:rsidRPr="00C607DA" w14:paraId="5A57D114" w14:textId="77777777" w:rsidTr="007D065C">
        <w:trPr>
          <w:trHeight w:val="675"/>
        </w:trPr>
        <w:tc>
          <w:tcPr>
            <w:tcW w:w="8314" w:type="dxa"/>
            <w:shd w:val="clear" w:color="auto" w:fill="FFFFFF" w:themeFill="background1"/>
            <w:vAlign w:val="center"/>
          </w:tcPr>
          <w:p w14:paraId="7ACFDB63" w14:textId="4A51916E" w:rsidR="00EF60B4" w:rsidRPr="00C607DA" w:rsidRDefault="006D1EA7"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13205489" w14:textId="125E3F9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8</w:t>
            </w:r>
            <w:r w:rsidRPr="00C607DA">
              <w:rPr>
                <w:sz w:val="20"/>
                <w:szCs w:val="20"/>
              </w:rPr>
              <w:t>]</w:t>
            </w:r>
          </w:p>
        </w:tc>
      </w:tr>
      <w:tr w:rsidR="00EF60B4" w:rsidRPr="00C607DA" w14:paraId="493A3EB0" w14:textId="77777777" w:rsidTr="007D065C">
        <w:trPr>
          <w:trHeight w:val="675"/>
        </w:trPr>
        <w:tc>
          <w:tcPr>
            <w:tcW w:w="8314" w:type="dxa"/>
            <w:shd w:val="clear" w:color="auto" w:fill="FFFFFF" w:themeFill="background1"/>
            <w:vAlign w:val="center"/>
          </w:tcPr>
          <w:p w14:paraId="48FFA001" w14:textId="0CF9E7FD" w:rsidR="00EF60B4" w:rsidRPr="00C607DA" w:rsidRDefault="006D1EA7"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t)= -(D/m)*</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m:t>
                    </m:r>
                  </m:sub>
                </m:sSub>
                <m:r>
                  <w:rPr>
                    <w:rFonts w:ascii="Cambria Math" w:hAnsi="Cambria Math"/>
                    <w:sz w:val="20"/>
                    <w:szCs w:val="20"/>
                  </w:rPr>
                  <m:t>(t-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r>
                  <w:rPr>
                    <w:rFonts w:ascii="Cambria Math" w:hAnsi="Cambria Math"/>
                    <w:sz w:val="20"/>
                    <w:szCs w:val="20"/>
                  </w:rPr>
                  <m:t>(t-1)</m:t>
                </m:r>
              </m:oMath>
            </m:oMathPara>
          </w:p>
        </w:tc>
        <w:tc>
          <w:tcPr>
            <w:tcW w:w="783" w:type="dxa"/>
            <w:shd w:val="clear" w:color="auto" w:fill="FFFFFF" w:themeFill="background1"/>
            <w:vAlign w:val="center"/>
          </w:tcPr>
          <w:p w14:paraId="11AA3184" w14:textId="39E6272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9</w:t>
            </w:r>
            <w:r w:rsidRPr="00C607DA">
              <w:rPr>
                <w:sz w:val="20"/>
                <w:szCs w:val="20"/>
              </w:rPr>
              <w:t>]</w:t>
            </w:r>
          </w:p>
        </w:tc>
      </w:tr>
      <w:tr w:rsidR="00EF60B4" w:rsidRPr="00C607DA" w14:paraId="26401509" w14:textId="77777777" w:rsidTr="007D065C">
        <w:trPr>
          <w:trHeight w:val="675"/>
        </w:trPr>
        <w:tc>
          <w:tcPr>
            <w:tcW w:w="8314" w:type="dxa"/>
            <w:shd w:val="clear" w:color="auto" w:fill="FFFFFF" w:themeFill="background1"/>
            <w:vAlign w:val="center"/>
          </w:tcPr>
          <w:p w14:paraId="76CB3757" w14:textId="3401FA00" w:rsidR="00EF60B4" w:rsidRPr="00C607DA" w:rsidRDefault="006D1EA7" w:rsidP="00EF60B4">
            <w:pPr>
              <w:pStyle w:val="MaterialsandMethodsText"/>
              <w:rPr>
                <w:rFonts w:ascii="Calibri" w:eastAsia="Calibri" w:hAnsi="Calibr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a</m:t>
                    </m:r>
                  </m:e>
                  <m:sub>
                    <m:r>
                      <w:rPr>
                        <w:rFonts w:ascii="Cambria Math" w:hAnsi="Cambria Math" w:cstheme="minorHAnsi"/>
                        <w:sz w:val="20"/>
                        <w:szCs w:val="20"/>
                      </w:rPr>
                      <m:t>y</m:t>
                    </m:r>
                  </m:sub>
                </m:sSub>
                <m:d>
                  <m:dPr>
                    <m:ctrlPr>
                      <w:rPr>
                        <w:rFonts w:ascii="Cambria Math" w:eastAsia="MS Mincho" w:hAnsi="Cambria Math"/>
                        <w:i/>
                        <w:sz w:val="20"/>
                        <w:szCs w:val="20"/>
                        <w:lang w:val="de-DE"/>
                      </w:rPr>
                    </m:ctrlPr>
                  </m:dPr>
                  <m:e>
                    <m:r>
                      <w:rPr>
                        <w:rFonts w:ascii="Cambria Math" w:eastAsia="MS Mincho" w:hAnsi="Cambria Math"/>
                        <w:sz w:val="20"/>
                        <w:szCs w:val="20"/>
                        <w:lang w:val="de-DE"/>
                      </w:rPr>
                      <m:t>t</m:t>
                    </m:r>
                  </m:e>
                </m:d>
                <m:r>
                  <w:rPr>
                    <w:rFonts w:ascii="Cambria Math" w:eastAsia="MS Mincho" w:hAnsi="Cambria Math"/>
                    <w:sz w:val="20"/>
                    <w:szCs w:val="20"/>
                    <w:lang w:val="de-DE"/>
                  </w:rPr>
                  <m:t xml:space="preserve">=-g - </m:t>
                </m:r>
                <m:d>
                  <m:dPr>
                    <m:ctrlPr>
                      <w:rPr>
                        <w:rFonts w:ascii="Cambria Math" w:eastAsia="MS Mincho" w:hAnsi="Cambria Math"/>
                        <w:i/>
                        <w:sz w:val="20"/>
                        <w:szCs w:val="20"/>
                        <w:lang w:val="de-DE"/>
                      </w:rPr>
                    </m:ctrlPr>
                  </m:dPr>
                  <m:e>
                    <m:f>
                      <m:fPr>
                        <m:ctrlPr>
                          <w:rPr>
                            <w:rFonts w:ascii="Cambria Math" w:eastAsia="MS Mincho" w:hAnsi="Cambria Math"/>
                            <w:i/>
                            <w:sz w:val="20"/>
                            <w:szCs w:val="20"/>
                            <w:lang w:val="de-DE"/>
                          </w:rPr>
                        </m:ctrlPr>
                      </m:fPr>
                      <m:num>
                        <m:sSub>
                          <m:sSubPr>
                            <m:ctrlPr>
                              <w:rPr>
                                <w:rFonts w:ascii="Cambria Math" w:hAnsi="Cambria Math" w:cstheme="minorHAnsi"/>
                                <w:i/>
                                <w:sz w:val="20"/>
                                <w:szCs w:val="20"/>
                              </w:rPr>
                            </m:ctrlPr>
                          </m:sSubPr>
                          <m:e>
                            <m:r>
                              <w:rPr>
                                <w:rFonts w:ascii="Cambria Math" w:hAnsi="Cambria Math" w:cstheme="minorHAnsi"/>
                                <w:sz w:val="20"/>
                                <w:szCs w:val="20"/>
                              </w:rPr>
                              <m:t>F</m:t>
                            </m:r>
                          </m:e>
                          <m:sub>
                            <m:r>
                              <w:rPr>
                                <w:rFonts w:ascii="Cambria Math" w:hAnsi="Cambria Math" w:cstheme="minorHAnsi"/>
                                <w:sz w:val="20"/>
                                <w:szCs w:val="20"/>
                              </w:rPr>
                              <m:t>D</m:t>
                            </m:r>
                          </m:sub>
                        </m:sSub>
                      </m:num>
                      <m:den>
                        <m:r>
                          <w:rPr>
                            <w:rFonts w:ascii="Cambria Math" w:eastAsia="MS Mincho" w:hAnsi="Cambria Math"/>
                            <w:sz w:val="20"/>
                            <w:szCs w:val="20"/>
                            <w:lang w:val="de-DE"/>
                          </w:rPr>
                          <m:t>m</m:t>
                        </m:r>
                      </m:den>
                    </m:f>
                  </m:e>
                </m:d>
                <m:r>
                  <w:rPr>
                    <w:rFonts w:ascii="Cambria Math" w:eastAsia="MS Mincho" w:hAnsi="Cambria Math"/>
                    <w:sz w:val="20"/>
                    <w:szCs w:val="20"/>
                    <w:lang w:val="de-DE"/>
                  </w:rPr>
                  <m:t>*</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t</m:t>
                    </m:r>
                  </m:sub>
                </m:sSub>
                <m:r>
                  <w:rPr>
                    <w:rFonts w:ascii="Cambria Math" w:eastAsia="MS Mincho" w:hAnsi="Cambria Math"/>
                    <w:sz w:val="20"/>
                    <w:szCs w:val="20"/>
                    <w:lang w:val="de-DE"/>
                  </w:rPr>
                  <m:t>(t-1)*</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y</m:t>
                    </m:r>
                  </m:sub>
                </m:sSub>
                <m:r>
                  <w:rPr>
                    <w:rFonts w:ascii="Cambria Math" w:eastAsia="MS Mincho" w:hAnsi="Cambria Math"/>
                    <w:sz w:val="20"/>
                    <w:szCs w:val="20"/>
                    <w:lang w:val="de-DE"/>
                  </w:rPr>
                  <m:t>(t-1)</m:t>
                </m:r>
              </m:oMath>
            </m:oMathPara>
          </w:p>
        </w:tc>
        <w:tc>
          <w:tcPr>
            <w:tcW w:w="783" w:type="dxa"/>
            <w:shd w:val="clear" w:color="auto" w:fill="FFFFFF" w:themeFill="background1"/>
            <w:vAlign w:val="center"/>
          </w:tcPr>
          <w:p w14:paraId="6D16FEF6" w14:textId="18DE763F"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10</w:t>
            </w:r>
            <w:r w:rsidRPr="00C607DA">
              <w:rPr>
                <w:sz w:val="20"/>
                <w:szCs w:val="20"/>
              </w:rPr>
              <w:t>]</w:t>
            </w:r>
          </w:p>
        </w:tc>
      </w:tr>
    </w:tbl>
    <w:p w14:paraId="301D6058" w14:textId="3E18D4B2" w:rsidR="00C64A62" w:rsidRDefault="006D1EA7"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FE01CA">
        <w:rPr>
          <w:rFonts w:eastAsiaTheme="minorEastAsia"/>
        </w:rPr>
        <w:t>g is earth gravity (9.8</w:t>
      </w:r>
      <w:r w:rsidR="00502D24">
        <w:rPr>
          <w:rFonts w:eastAsiaTheme="minorEastAsia"/>
        </w:rPr>
        <w:t>07</w:t>
      </w:r>
      <w:r w:rsidR="00FE01CA">
        <w:rPr>
          <w:rFonts w:eastAsiaTheme="minorEastAsia"/>
        </w:rPr>
        <w:t xml:space="preserve"> m/s²), </w:t>
      </w: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szCs w:val="16"/>
        </w:rPr>
        <w:t xml:space="preserve"> is the drag force (see Equation 1) and </w:t>
      </w:r>
      <w:r w:rsidR="00FE01CA" w:rsidRPr="00FE01CA">
        <w:rPr>
          <w:rFonts w:eastAsiaTheme="minorEastAsia"/>
          <w:i/>
          <w:iCs/>
          <w:szCs w:val="16"/>
        </w:rPr>
        <w:t>m</w:t>
      </w:r>
      <w:r w:rsidR="00FE01CA">
        <w:rPr>
          <w:rFonts w:eastAsiaTheme="minorEastAsia"/>
          <w:szCs w:val="16"/>
        </w:rPr>
        <w:t xml:space="preserve"> </w:t>
      </w:r>
      <w:r w:rsidR="00662D79">
        <w:rPr>
          <w:rFonts w:eastAsiaTheme="minorEastAsia"/>
        </w:rPr>
        <w:t>is the mass of the object (0.06 kg for the tennis ball and 0.6 kg for the basketball)</w:t>
      </w:r>
      <w:r w:rsidR="005F36B6">
        <w:rPr>
          <w:rFonts w:eastAsiaTheme="minorEastAsia"/>
        </w:rPr>
        <w:t>.</w:t>
      </w:r>
      <w:r w:rsidR="00C63A7A">
        <w:rPr>
          <w:rFonts w:eastAsiaTheme="minorEastAsia"/>
        </w:rPr>
        <w:t xml:space="preserve"> </w:t>
      </w:r>
    </w:p>
    <w:p w14:paraId="6FC4D9C7" w14:textId="00F6949E" w:rsidR="00B651B8" w:rsidRPr="00C92624" w:rsidRDefault="00B651B8" w:rsidP="00325883">
      <w:pPr>
        <w:jc w:val="both"/>
        <w:rPr>
          <w:rFonts w:eastAsiaTheme="minorEastAsia"/>
        </w:rPr>
      </w:pPr>
    </w:p>
    <w:p w14:paraId="5D1C1A1E" w14:textId="543F9FD3" w:rsidR="00047573" w:rsidRDefault="003A7931" w:rsidP="00047573">
      <w:pPr>
        <w:pStyle w:val="Heading2"/>
      </w:pPr>
      <w:r>
        <w:rPr>
          <w:noProof/>
        </w:rPr>
        <w:lastRenderedPageBreak/>
        <w:drawing>
          <wp:inline distT="0" distB="0" distL="0" distR="0" wp14:anchorId="4F94EE31" wp14:editId="1AF18E5C">
            <wp:extent cx="5932805" cy="593280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2805" cy="5932805"/>
                    </a:xfrm>
                    <a:prstGeom prst="rect">
                      <a:avLst/>
                    </a:prstGeom>
                    <a:noFill/>
                    <a:ln>
                      <a:noFill/>
                    </a:ln>
                  </pic:spPr>
                </pic:pic>
              </a:graphicData>
            </a:graphic>
          </wp:inline>
        </w:drawing>
      </w:r>
    </w:p>
    <w:p w14:paraId="0D7BA975" w14:textId="759E7D70" w:rsidR="009F4A02" w:rsidRDefault="00047573" w:rsidP="00E35B02">
      <w:pPr>
        <w:pStyle w:val="Caption"/>
        <w:jc w:val="both"/>
      </w:pPr>
      <w:bookmarkStart w:id="0" w:name="_Ref36243749"/>
      <w:r>
        <w:t xml:space="preserve">Figure </w:t>
      </w:r>
      <w:fldSimple w:instr=" SEQ Figure \* ARABIC ">
        <w:r w:rsidR="002E7542">
          <w:rPr>
            <w:noProof/>
          </w:rPr>
          <w:t>1</w:t>
        </w:r>
      </w:fldSimple>
      <w:bookmarkEnd w:id="0"/>
      <w:r>
        <w:t xml:space="preserve">: A. Trajectories per initial horizontal velocity, time-to-contact and ball type in the context of a 2D image of the visual scene. The </w:t>
      </w:r>
      <w:r w:rsidR="007C7DAE">
        <w:t xml:space="preserve">gold </w:t>
      </w:r>
      <w:r>
        <w:t xml:space="preserve">parts close to the peak illustrate the range </w:t>
      </w:r>
      <w:r w:rsidR="005120FD">
        <w:t>during</w:t>
      </w:r>
      <w:r>
        <w:t xml:space="preserve"> which the ball disappeared. B. </w:t>
      </w:r>
      <w:r w:rsidR="007C7DAE">
        <w:t xml:space="preserve">Simulated horizontal acceleration over time. The flat line </w:t>
      </w:r>
      <w:r w:rsidR="005120FD">
        <w:t>intercepting the y axis at y = 0</w:t>
      </w:r>
      <w:r w:rsidR="007C7DAE">
        <w:t xml:space="preserve"> </w:t>
      </w:r>
      <w:r w:rsidR="005120FD">
        <w:t xml:space="preserve">indicates </w:t>
      </w:r>
      <w:r w:rsidR="007C7DAE">
        <w:t xml:space="preserve">acceleration under </w:t>
      </w:r>
      <w:r w:rsidR="005120FD">
        <w:t xml:space="preserve">the </w:t>
      </w:r>
      <w:r w:rsidR="007C7DAE">
        <w:t xml:space="preserve">“Air Drag: Absent” condition. C. Same as </w:t>
      </w:r>
      <w:r w:rsidR="00A303C4">
        <w:t>B</w:t>
      </w:r>
      <w:r w:rsidR="007C7DAE">
        <w:t>, but for the vertical acceleration</w:t>
      </w:r>
      <w:r w:rsidR="005120FD">
        <w:t>; again, the flat line interception the y axis at y = 9.807 indicates acceleration in the “Air Drag: Absent” condition.</w:t>
      </w:r>
      <w:r w:rsidR="007C7DAE">
        <w:t xml:space="preserve">  D. </w:t>
      </w:r>
      <w:r>
        <w:t xml:space="preserve">Simulated effective times-to-contact per time-to-contact. Different icon types denote whether the </w:t>
      </w:r>
      <w:r w:rsidR="00707A8B">
        <w:t xml:space="preserve">physical properties of the </w:t>
      </w:r>
      <w:r w:rsidR="005120FD">
        <w:t>object corresponded</w:t>
      </w:r>
      <w:r>
        <w:t xml:space="preserve"> to </w:t>
      </w:r>
      <w:r w:rsidR="00707A8B">
        <w:t xml:space="preserve">a Basket </w:t>
      </w:r>
      <w:r>
        <w:t>(</w:t>
      </w:r>
      <w:r w:rsidR="004140C9">
        <w:t>circle</w:t>
      </w:r>
      <w:r>
        <w:t xml:space="preserve">) or </w:t>
      </w:r>
      <w:r w:rsidR="004140C9">
        <w:t xml:space="preserve">Tennis </w:t>
      </w:r>
      <w:r w:rsidR="007A697D">
        <w:t>(</w:t>
      </w:r>
      <w:r>
        <w:t>triangle)</w:t>
      </w:r>
      <w:r w:rsidR="004140C9">
        <w:t xml:space="preserve"> ball</w:t>
      </w:r>
      <w:r>
        <w:t>. Colors illustrate whether air drag was present (</w:t>
      </w:r>
      <w:r w:rsidR="00A94113">
        <w:t>blue)</w:t>
      </w:r>
      <w:r>
        <w:t xml:space="preserve"> or not (</w:t>
      </w:r>
      <w:r w:rsidR="00A94113">
        <w:t>red</w:t>
      </w:r>
      <w:r>
        <w:t xml:space="preserve">). </w:t>
      </w:r>
      <w:r w:rsidR="007C7DAE">
        <w:t>E</w:t>
      </w:r>
      <w:r>
        <w:t>. Same as</w:t>
      </w:r>
      <w:r w:rsidR="007C7DAE">
        <w:t xml:space="preserve"> D</w:t>
      </w:r>
      <w:r>
        <w:t xml:space="preserve">, but for the </w:t>
      </w:r>
      <w:r w:rsidR="00A07C33">
        <w:t>point of impact</w:t>
      </w:r>
      <w:r>
        <w:t>.</w:t>
      </w:r>
    </w:p>
    <w:p w14:paraId="60899DE4" w14:textId="4CAAAB98" w:rsidR="00047573" w:rsidRPr="00255627" w:rsidRDefault="00C63A7A" w:rsidP="00255627">
      <w:pPr>
        <w:jc w:val="both"/>
      </w:pPr>
      <w:r w:rsidRPr="00255627">
        <w:t xml:space="preserve">While longer flight durations would have led to greater differences between </w:t>
      </w:r>
      <w:r w:rsidR="007615FA">
        <w:t>“</w:t>
      </w:r>
      <w:r w:rsidRPr="00CE140E">
        <w:t>Air</w:t>
      </w:r>
      <w:r w:rsidR="002F5A92">
        <w:t xml:space="preserve"> D</w:t>
      </w:r>
      <w:r w:rsidRPr="00CE140E">
        <w:t>rag: Present</w:t>
      </w:r>
      <w:r w:rsidR="007615FA">
        <w:t>”</w:t>
      </w:r>
      <w:r w:rsidRPr="00255627">
        <w:t xml:space="preserve"> and </w:t>
      </w:r>
      <w:r w:rsidR="007615FA">
        <w:t>“</w:t>
      </w:r>
      <w:r w:rsidRPr="00CE140E">
        <w:t>Air</w:t>
      </w:r>
      <w:r w:rsidR="002F5A92">
        <w:t xml:space="preserve"> D</w:t>
      </w:r>
      <w:r w:rsidRPr="00CE140E">
        <w:t>rag: Absent</w:t>
      </w:r>
      <w:r w:rsidR="007615FA">
        <w:t>”</w:t>
      </w:r>
      <w:r w:rsidRPr="00255627">
        <w:t xml:space="preserve">, </w:t>
      </w:r>
      <w:r w:rsidR="009044FC" w:rsidRPr="00255627">
        <w:t xml:space="preserve">it was important to provide as realistic an environment as possible, as it has been shown previously that humans only apply some of their knowledge about the world when the display is immersive enough </w:t>
      </w:r>
      <w:r w:rsidR="009044FC" w:rsidRPr="00255627">
        <w:fldChar w:fldCharType="begin" w:fldLock="1"/>
      </w:r>
      <w:r w:rsidR="00C8393C" w:rsidRPr="00255627">
        <w:instrText>ADDIN CSL_CITATION {"citationItems":[{"id":"ITEM-1","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1","issue":"10","issued":{"date-parts":[["2011"]]},"page":"1-10","title":"Coherence of structural visual cues and pictorial gravity paves the way for interceptive actions","type":"article-journal","volume":"11"},"uris":["http://www.mendeley.com/documents/?uuid=f823a239-757b-48ff-811d-7f645693d896"]}],"mendeley":{"formattedCitation":"(Zago et al., 2011)","plainTextFormattedCitation":"(Zago et al., 2011)","previouslyFormattedCitation":"(Zago et al., 2011)"},"properties":{"noteIndex":0},"schema":"https://github.com/citation-style-language/schema/raw/master/csl-citation.json"}</w:instrText>
      </w:r>
      <w:r w:rsidR="009044FC" w:rsidRPr="00255627">
        <w:fldChar w:fldCharType="separate"/>
      </w:r>
      <w:r w:rsidR="009044FC" w:rsidRPr="00255627">
        <w:rPr>
          <w:noProof/>
        </w:rPr>
        <w:t>(Zago et al., 2011)</w:t>
      </w:r>
      <w:r w:rsidR="009044FC" w:rsidRPr="00255627">
        <w:fldChar w:fldCharType="end"/>
      </w:r>
      <w:r w:rsidR="009044FC" w:rsidRPr="00255627">
        <w:t xml:space="preserve">. </w:t>
      </w:r>
      <w:r w:rsidR="000016D2" w:rsidRPr="00255627">
        <w:t>Temporally and spatially longer</w:t>
      </w:r>
      <w:r w:rsidR="009044FC" w:rsidRPr="00255627">
        <w:t xml:space="preserve"> trajectories</w:t>
      </w:r>
      <w:r w:rsidR="00115BD2" w:rsidRPr="00255627">
        <w:t xml:space="preserve"> would have required us to simulate the targets at even greater distances, making virtual reality-related </w:t>
      </w:r>
      <w:r w:rsidR="0050495C" w:rsidRPr="00255627">
        <w:t xml:space="preserve">biases in distance perception </w:t>
      </w:r>
      <w:r w:rsidR="0050495C" w:rsidRPr="00255627">
        <w:fldChar w:fldCharType="begin" w:fldLock="1"/>
      </w:r>
      <w:r w:rsidR="008E4971">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rsidR="0050495C" w:rsidRPr="00255627">
        <w:fldChar w:fldCharType="separate"/>
      </w:r>
      <w:r w:rsidR="0050495C" w:rsidRPr="00255627">
        <w:rPr>
          <w:noProof/>
        </w:rPr>
        <w:t>(Messing &amp; Durgin, 2005)</w:t>
      </w:r>
      <w:r w:rsidR="0050495C" w:rsidRPr="00255627">
        <w:fldChar w:fldCharType="end"/>
      </w:r>
      <w:r w:rsidR="0050495C" w:rsidRPr="00255627">
        <w:t xml:space="preserve"> more likely. For the sake of more ecologically valid circumstances, </w:t>
      </w:r>
      <w:r w:rsidR="0050495C" w:rsidRPr="00255627">
        <w:lastRenderedPageBreak/>
        <w:t>we thus opted for an intermediate distance and shorter presentation times.</w:t>
      </w:r>
      <w:r w:rsidR="002C3FA2" w:rsidRPr="00255627">
        <w:t xml:space="preserve"> </w:t>
      </w:r>
      <w:r w:rsidRPr="00255627">
        <w:fldChar w:fldCharType="begin"/>
      </w:r>
      <w:r w:rsidRPr="00255627">
        <w:instrText xml:space="preserve"> REF _Ref36243749 \h </w:instrText>
      </w:r>
      <w:r w:rsidR="00255627">
        <w:instrText xml:space="preserve"> \* MERGEFORMAT </w:instrText>
      </w:r>
      <w:r w:rsidRPr="00255627">
        <w:fldChar w:fldCharType="separate"/>
      </w:r>
      <w:r>
        <w:t>Figure 1</w:t>
      </w:r>
      <w:r w:rsidRPr="00255627">
        <w:fldChar w:fldCharType="end"/>
      </w:r>
      <w:r w:rsidRPr="00255627">
        <w:t xml:space="preserve"> provides an oversight over different parameters of our stimuli.</w:t>
      </w:r>
    </w:p>
    <w:p w14:paraId="4ECACC8B" w14:textId="24573C12" w:rsidR="00196BBA" w:rsidRDefault="00196BBA" w:rsidP="00255627">
      <w:pPr>
        <w:jc w:val="both"/>
      </w:pPr>
      <w:r w:rsidRPr="00255627">
        <w:t xml:space="preserve">Before commencing the main part of the experiment, each subject was asked to move around in the virtual environment using </w:t>
      </w:r>
      <w:r w:rsidR="008712D9">
        <w:t>a</w:t>
      </w:r>
      <w:r w:rsidRPr="00255627">
        <w:t xml:space="preserve"> joystick. </w:t>
      </w:r>
      <w:r w:rsidR="00B651B8" w:rsidRPr="00B651B8">
        <w:t xml:space="preserve">This was done so that the participants could become familiar not only with the environment, but also with the actual size of the balls </w:t>
      </w:r>
      <w:r w:rsidR="005120FD">
        <w:t>presented</w:t>
      </w:r>
      <w:r w:rsidR="00B651B8" w:rsidRPr="00B651B8">
        <w:t xml:space="preserve"> in this experiment. </w:t>
      </w:r>
      <w:r w:rsidRPr="00255627">
        <w:t>After giving them about half a minute to familiarize themselves with the experiment, they underwent 48 training trials</w:t>
      </w:r>
      <w:r w:rsidR="00255627">
        <w:t xml:space="preserve"> (each condition combination once)</w:t>
      </w:r>
      <w:r w:rsidRPr="00255627">
        <w:t xml:space="preserve"> in which the ball reappeared when they pressed the button used to time their response. This gave them spatial cues about their error and allowed them to </w:t>
      </w:r>
      <w:r w:rsidR="00255627">
        <w:t>attune to the task and the visual scene.</w:t>
      </w:r>
    </w:p>
    <w:p w14:paraId="06EF203C" w14:textId="77427536" w:rsidR="00B844FA" w:rsidRPr="00255627" w:rsidRDefault="00B844FA" w:rsidP="00255627">
      <w:pPr>
        <w:jc w:val="both"/>
      </w:pPr>
      <w:r>
        <w:t>The Python program used to present the stimuli and collect the data has been uploaded on Open Science Foundation (</w:t>
      </w:r>
      <w:hyperlink r:id="rId12" w:history="1">
        <w:r>
          <w:rPr>
            <w:rStyle w:val="Hyperlink"/>
          </w:rPr>
          <w:t>https://osf.io/8gxp7/</w:t>
        </w:r>
      </w:hyperlink>
      <w:r>
        <w:t>).</w:t>
      </w:r>
    </w:p>
    <w:p w14:paraId="0C544FB0" w14:textId="77777777" w:rsidR="00C63A7A" w:rsidRPr="00047573" w:rsidRDefault="00C63A7A" w:rsidP="00047573"/>
    <w:p w14:paraId="3DE67040" w14:textId="104882BA" w:rsidR="009F4A02" w:rsidRDefault="009F4A02" w:rsidP="009F4A02">
      <w:pPr>
        <w:pStyle w:val="Heading2"/>
      </w:pPr>
      <w:r>
        <w:t>Data Analysis Plan</w:t>
      </w:r>
      <w:r w:rsidR="004A25AA">
        <w:t xml:space="preserve"> and Predictions</w:t>
      </w:r>
    </w:p>
    <w:p w14:paraId="67440358" w14:textId="41A85036"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w:t>
      </w:r>
      <w:r w:rsidR="00B651B8">
        <w:t>accuracy</w:t>
      </w:r>
      <w:r>
        <w:t xml:space="preserv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C607DA" w14:paraId="1BF70910" w14:textId="77777777" w:rsidTr="00C92624">
        <w:trPr>
          <w:trHeight w:val="376"/>
        </w:trPr>
        <w:tc>
          <w:tcPr>
            <w:tcW w:w="8314" w:type="dxa"/>
            <w:shd w:val="clear" w:color="auto" w:fill="FFFFFF" w:themeFill="background1"/>
            <w:vAlign w:val="center"/>
          </w:tcPr>
          <w:p w14:paraId="07DA1F5B" w14:textId="62AE8CC2" w:rsidR="009F4A02" w:rsidRPr="00C607DA" w:rsidRDefault="006D1EA7"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Timing</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den>
                </m:f>
              </m:oMath>
            </m:oMathPara>
          </w:p>
          <w:p w14:paraId="24D45AAF" w14:textId="3C1B8C17" w:rsidR="009F4A02" w:rsidRPr="00C607DA" w:rsidRDefault="009F4A02" w:rsidP="00C92624">
            <w:pPr>
              <w:pStyle w:val="MaterialsandMethodsText"/>
              <w:jc w:val="center"/>
              <w:rPr>
                <w:sz w:val="20"/>
                <w:szCs w:val="20"/>
                <w:lang w:val="es-ES"/>
              </w:rPr>
            </w:pPr>
          </w:p>
        </w:tc>
        <w:tc>
          <w:tcPr>
            <w:tcW w:w="783" w:type="dxa"/>
            <w:shd w:val="clear" w:color="auto" w:fill="FFFFFF" w:themeFill="background1"/>
            <w:vAlign w:val="center"/>
          </w:tcPr>
          <w:p w14:paraId="01A7C32B" w14:textId="3A139FED"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1</w:t>
            </w:r>
            <w:r w:rsidRPr="00C607DA">
              <w:rPr>
                <w:sz w:val="20"/>
                <w:szCs w:val="20"/>
              </w:rPr>
              <w:t>]</w:t>
            </w:r>
          </w:p>
        </w:tc>
      </w:tr>
      <w:tr w:rsidR="009F4A02" w:rsidRPr="00C607DA" w14:paraId="3CBB2F99" w14:textId="77777777" w:rsidTr="00C92624">
        <w:trPr>
          <w:trHeight w:val="376"/>
        </w:trPr>
        <w:tc>
          <w:tcPr>
            <w:tcW w:w="8314" w:type="dxa"/>
            <w:shd w:val="clear" w:color="auto" w:fill="FFFFFF" w:themeFill="background1"/>
            <w:vAlign w:val="center"/>
          </w:tcPr>
          <w:p w14:paraId="2F3302E7" w14:textId="137A7565" w:rsidR="009F4A02" w:rsidRPr="00C607DA" w:rsidRDefault="006D1EA7"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Spac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Spac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den>
                </m:f>
              </m:oMath>
            </m:oMathPara>
          </w:p>
        </w:tc>
        <w:tc>
          <w:tcPr>
            <w:tcW w:w="783" w:type="dxa"/>
            <w:shd w:val="clear" w:color="auto" w:fill="FFFFFF" w:themeFill="background1"/>
            <w:vAlign w:val="center"/>
          </w:tcPr>
          <w:p w14:paraId="530332A8" w14:textId="285C2756"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2</w:t>
            </w:r>
            <w:r w:rsidRPr="00C607DA">
              <w:rPr>
                <w:sz w:val="20"/>
                <w:szCs w:val="20"/>
              </w:rPr>
              <w:t>]</w:t>
            </w:r>
          </w:p>
        </w:tc>
      </w:tr>
    </w:tbl>
    <w:p w14:paraId="21A299F0" w14:textId="4A85B318" w:rsidR="004A25AA" w:rsidRDefault="009F4A02" w:rsidP="00EC2370">
      <w:pPr>
        <w:jc w:val="both"/>
      </w:pPr>
      <w:commentRangeStart w:id="1"/>
      <w:r>
        <w:t xml:space="preserve">We then removed those trials as outliers where the </w:t>
      </w:r>
      <w:r w:rsidR="00F26B7E">
        <w:t>spatial</w:t>
      </w:r>
      <w:r w:rsidR="004C7734">
        <w:t xml:space="preserve"> </w:t>
      </w:r>
      <w:r w:rsidR="00797B60">
        <w:t>Error Ratio</w:t>
      </w:r>
      <w:r>
        <w:t xml:space="preserve"> </w:t>
      </w:r>
      <w:r w:rsidR="00797B60">
        <w:t>was smaller than 0.25 or greater than 4.</w:t>
      </w:r>
      <w:r w:rsidR="00F26B7E">
        <w:t xml:space="preserve"> Additionally, we remove those trials as outliers where the </w:t>
      </w:r>
      <w:r w:rsidR="00896872">
        <w:t>timing response was given earlier than 100</w:t>
      </w:r>
      <w:r w:rsidR="00622DAF">
        <w:t> </w:t>
      </w:r>
      <w:r w:rsidR="00896872">
        <w:t xml:space="preserve">ms </w:t>
      </w:r>
      <w:r w:rsidR="00622DAF">
        <w:t>a</w:t>
      </w:r>
      <w:r w:rsidR="00896872">
        <w:t xml:space="preserve">fter </w:t>
      </w:r>
      <w:r w:rsidR="00622DAF">
        <w:t xml:space="preserve">the </w:t>
      </w:r>
      <w:r w:rsidR="00896872">
        <w:t xml:space="preserve">ball disappeared and </w:t>
      </w:r>
      <w:r w:rsidR="008A505D">
        <w:t>larger than 3 seconds</w:t>
      </w:r>
      <w:r w:rsidR="00A6399B">
        <w:t xml:space="preserve"> (in comparison to correct responses between 380 and 630 ms)</w:t>
      </w:r>
      <w:r w:rsidR="008A505D">
        <w:t xml:space="preserve">. </w:t>
      </w:r>
      <w:r w:rsidR="005A1895">
        <w:t xml:space="preserve">We found that </w:t>
      </w:r>
      <w:r w:rsidR="006B4F90">
        <w:t xml:space="preserve">the lower bound for the timing response </w:t>
      </w:r>
      <w:r w:rsidR="000515AC">
        <w:t>removed a significant portion of trials for two participants (</w:t>
      </w:r>
      <w:r w:rsidR="00AA7417">
        <w:t>18.5%</w:t>
      </w:r>
      <w:r w:rsidR="005E04FB">
        <w:t xml:space="preserve"> for s02</w:t>
      </w:r>
      <w:r w:rsidR="00AA7417">
        <w:t xml:space="preserve"> and 14.5%</w:t>
      </w:r>
      <w:r w:rsidR="005E04FB">
        <w:t xml:space="preserve"> for s04; see </w:t>
      </w:r>
      <w:r w:rsidR="005E04FB">
        <w:fldChar w:fldCharType="begin"/>
      </w:r>
      <w:r w:rsidR="005E04FB">
        <w:instrText xml:space="preserve"> REF _Ref37724857 \h </w:instrText>
      </w:r>
      <w:r w:rsidR="005E04FB">
        <w:fldChar w:fldCharType="separate"/>
      </w:r>
      <w:r w:rsidR="005E04FB">
        <w:t xml:space="preserve">Complementary Figure </w:t>
      </w:r>
      <w:r w:rsidR="005E04FB">
        <w:rPr>
          <w:noProof/>
        </w:rPr>
        <w:t>1</w:t>
      </w:r>
      <w:r w:rsidR="005E04FB">
        <w:fldChar w:fldCharType="end"/>
      </w:r>
      <w:r w:rsidR="000515AC">
        <w:t>)</w:t>
      </w:r>
      <w:r w:rsidR="00074BFA">
        <w:t xml:space="preserve"> while the mean percentage</w:t>
      </w:r>
      <w:r w:rsidR="00936508">
        <w:t xml:space="preserve"> of removed trials </w:t>
      </w:r>
      <w:r w:rsidR="00461D30">
        <w:t xml:space="preserve">for the rest of the </w:t>
      </w:r>
      <w:r w:rsidR="004A4C6D">
        <w:t>p</w:t>
      </w:r>
      <w:r w:rsidR="00461D30">
        <w:t>articipants is 1.0</w:t>
      </w:r>
      <w:r w:rsidR="004A4C6D">
        <w:t>9</w:t>
      </w:r>
      <w:r w:rsidR="00AF1CD8">
        <w:t>%</w:t>
      </w:r>
      <w:r w:rsidR="00847DEE">
        <w:t xml:space="preserve"> </w:t>
      </w:r>
      <w:r w:rsidR="00AF1CD8">
        <w:t>. Therefore,</w:t>
      </w:r>
      <w:r w:rsidR="007212FD">
        <w:t xml:space="preserve"> we </w:t>
      </w:r>
      <w:r w:rsidR="00622DAF">
        <w:t xml:space="preserve">concluded that these participants did not consistently follow task instructions and </w:t>
      </w:r>
      <w:r w:rsidR="001F2C35">
        <w:t>excluded</w:t>
      </w:r>
      <w:r w:rsidR="00622DAF">
        <w:t xml:space="preserve"> them </w:t>
      </w:r>
      <w:r w:rsidR="001F2C35">
        <w:t xml:space="preserve">from </w:t>
      </w:r>
      <w:r w:rsidR="003C1AE8">
        <w:t>further analys</w:t>
      </w:r>
      <w:r w:rsidR="001F2C35">
        <w:t>e</w:t>
      </w:r>
      <w:r w:rsidR="003C1AE8">
        <w:t>s</w:t>
      </w:r>
      <w:r w:rsidR="009546E1">
        <w:t xml:space="preserve">. In a second step, we removed those trials where either of the </w:t>
      </w:r>
      <w:r w:rsidR="00312842">
        <w:t xml:space="preserve">absolute </w:t>
      </w:r>
      <w:r w:rsidR="009546E1">
        <w:t>error</w:t>
      </w:r>
      <w:r w:rsidR="00312842">
        <w:t>s</w:t>
      </w:r>
      <w:r w:rsidR="009546E1">
        <w:t xml:space="preserve"> lay more than 1.5 times the interquartile distance above the upper quartile</w:t>
      </w:r>
      <w:r w:rsidR="00622DAF">
        <w:t xml:space="preserve"> for the regarding participant and condition</w:t>
      </w:r>
      <w:r w:rsidR="009546E1">
        <w:t xml:space="preserve"> or below the lower quartile. </w:t>
      </w:r>
      <w:r w:rsidR="00622DAF">
        <w:t>this</w:t>
      </w:r>
      <w:r w:rsidR="006B4469">
        <w:t xml:space="preserve"> </w:t>
      </w:r>
      <w:r w:rsidR="009546E1">
        <w:t>led to a loss of</w:t>
      </w:r>
      <w:r w:rsidR="00622DAF">
        <w:t xml:space="preserve"> another</w:t>
      </w:r>
      <w:r w:rsidR="009546E1">
        <w:t xml:space="preserve"> 1067 trials, or </w:t>
      </w:r>
      <w:r w:rsidR="006B4469">
        <w:t>6.17</w:t>
      </w:r>
      <w:r w:rsidR="009546E1">
        <w:t>% of the remaining trial</w:t>
      </w:r>
      <w:r w:rsidR="00622DAF">
        <w:t>s</w:t>
      </w:r>
      <w:r w:rsidR="009546E1">
        <w:t xml:space="preserve">. </w:t>
      </w:r>
      <w:r w:rsidR="003C1AE8">
        <w:t xml:space="preserve"> </w:t>
      </w:r>
      <w:commentRangeEnd w:id="1"/>
      <w:r w:rsidR="00D353B6">
        <w:rPr>
          <w:rStyle w:val="CommentReference"/>
        </w:rPr>
        <w:commentReference w:id="1"/>
      </w:r>
      <w:r w:rsidR="008D6DCF">
        <w:t>We</w:t>
      </w:r>
      <w:r>
        <w:t xml:space="preserv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w:instrText>
      </w:r>
      <w:r w:rsidR="00CD05C5" w:rsidRPr="00603584">
        <w:instrText xml:space="preserve">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603584">
        <w:rPr>
          <w:noProof/>
        </w:rPr>
        <w:t>(Bates, Mächler, Bolker, &amp; Walker, 2015)</w:t>
      </w:r>
      <w:r>
        <w:fldChar w:fldCharType="end"/>
      </w:r>
      <w:r w:rsidRPr="00603584">
        <w:t xml:space="preserve"> and Bayesian Linear Mixed Modelling </w:t>
      </w:r>
      <w:r>
        <w:fldChar w:fldCharType="begin" w:fldLock="1"/>
      </w:r>
      <w:r w:rsidRPr="00603584">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603584">
        <w:rPr>
          <w:noProof/>
        </w:rPr>
        <w:t>(Bürkner, 2018; Stan Development Team, 2016)</w:t>
      </w:r>
      <w:r>
        <w:fldChar w:fldCharType="end"/>
      </w:r>
      <w:r w:rsidRPr="00603584">
        <w:t>.</w:t>
      </w:r>
      <w:r w:rsidR="00B86946" w:rsidRPr="00603584">
        <w:t xml:space="preserve"> </w:t>
      </w:r>
      <w:r w:rsidR="00B86946" w:rsidRPr="00361706">
        <w:t xml:space="preserve">Linear Mixed Modelling allows to </w:t>
      </w:r>
      <w:r w:rsidR="00D57C5D" w:rsidRPr="00361706">
        <w:t xml:space="preserve">estimate intercepts and regression coefficients across the whole population (“fixed effects”) or separately for sub-groups of the population (“random effects”). </w:t>
      </w:r>
      <w:r w:rsidR="00D57C5D">
        <w:t xml:space="preserve">This allows us to separate between variability in responses </w:t>
      </w:r>
      <w:proofErr w:type="gramStart"/>
      <w:r w:rsidR="00D57C5D">
        <w:t>due to the effect</w:t>
      </w:r>
      <w:proofErr w:type="gramEnd"/>
      <w:r w:rsidR="00D57C5D">
        <w:t xml:space="preserve"> in question, and variability due to other sources, e. g. idiosyncrasies </w:t>
      </w:r>
      <w:r w:rsidR="00BC5EA2">
        <w:t>i</w:t>
      </w:r>
      <w:r w:rsidR="005022B4">
        <w:t xml:space="preserve">n the mean response criterion </w:t>
      </w:r>
      <w:r w:rsidR="00D57C5D">
        <w:t xml:space="preserve">of each participant. </w:t>
      </w:r>
      <w:commentRangeStart w:id="2"/>
      <w:r w:rsidR="00D57C5D">
        <w:t>Bayesian Linear Mixed Modelling extends this framework by estimating whole distributions for each fixed and random effect</w:t>
      </w:r>
      <w:r w:rsidR="00603584">
        <w:t xml:space="preserve">. </w:t>
      </w:r>
      <w:r w:rsidR="001D3148">
        <w:t xml:space="preserve">It furthermore provides a convenient way to quantify the support data lend </w:t>
      </w:r>
      <w:r w:rsidR="001D3148" w:rsidRPr="00A84BFB">
        <w:rPr>
          <w:i/>
          <w:iCs/>
        </w:rPr>
        <w:t>in favor of</w:t>
      </w:r>
      <w:r w:rsidR="001D3148">
        <w:t xml:space="preserve"> a Null Hypothesis when the Null Hypothesis </w:t>
      </w:r>
      <w:proofErr w:type="gramStart"/>
      <w:r w:rsidR="001D3148">
        <w:t>can’t</w:t>
      </w:r>
      <w:proofErr w:type="gramEnd"/>
      <w:r w:rsidR="001D3148">
        <w:t xml:space="preserve"> be rejected. </w:t>
      </w:r>
      <w:r w:rsidR="00603584">
        <w:t xml:space="preserve">Bayesian analyses furthermore allow to directly contrast two </w:t>
      </w:r>
      <w:r w:rsidR="00603584">
        <w:lastRenderedPageBreak/>
        <w:t>competing hypotheses and quantify to which extent the data confirm one hypothesis over another. This will play an important role for Hypothesis 1 (see below)</w:t>
      </w:r>
      <w:r w:rsidR="00D1708A">
        <w:t>. It furthermore enables the application of priors</w:t>
      </w:r>
      <w:r w:rsidR="000E10F8">
        <w:t>; we, however, will</w:t>
      </w:r>
      <w:r w:rsidR="00D1708A">
        <w:t xml:space="preserve"> not make us</w:t>
      </w:r>
      <w:r w:rsidR="000E10F8">
        <w:t>e</w:t>
      </w:r>
      <w:r w:rsidR="00D1708A">
        <w:t xml:space="preserve"> of</w:t>
      </w:r>
      <w:r w:rsidR="000E10F8">
        <w:t xml:space="preserve"> this feature</w:t>
      </w:r>
      <w:r w:rsidR="00D1708A">
        <w:t xml:space="preserve"> in the present paper</w:t>
      </w:r>
      <w:r w:rsidR="000E10F8">
        <w:t xml:space="preserve">, and rely on </w:t>
      </w:r>
      <w:r w:rsidR="008B0325">
        <w:t xml:space="preserve">a </w:t>
      </w:r>
      <w:r w:rsidR="000E10F8">
        <w:t>very shallow default prior.</w:t>
      </w:r>
      <w:commentRangeEnd w:id="2"/>
      <w:r w:rsidR="005E04FB">
        <w:rPr>
          <w:rStyle w:val="CommentReference"/>
        </w:rPr>
        <w:commentReference w:id="2"/>
      </w:r>
    </w:p>
    <w:p w14:paraId="323DD6DB" w14:textId="7DF11D66" w:rsidR="009D5335" w:rsidRDefault="009D5335" w:rsidP="00EC2370">
      <w:pPr>
        <w:jc w:val="both"/>
      </w:pPr>
      <w:r>
        <w:t xml:space="preserve">We test each hypothesis both temporally and spatially. For </w:t>
      </w:r>
      <w:r w:rsidRPr="00C64662">
        <w:rPr>
          <w:b/>
          <w:bCs/>
        </w:rPr>
        <w:t>Hypothesis 1</w:t>
      </w:r>
      <w:r>
        <w:t xml:space="preserve">, we expect humans to use their internalized knowledge of air drag in their habitual environment to predict object motion. Therefore, performance should be accurate for those trials where air drag is </w:t>
      </w:r>
      <w:proofErr w:type="gramStart"/>
      <w:r>
        <w:t>simulated</w:t>
      </w:r>
      <w:proofErr w:type="gramEnd"/>
      <w:r w:rsidR="00C64662">
        <w:t xml:space="preserve"> and systematic errors should be observed when the trajectory unfolds without the influence of air drag. </w:t>
      </w:r>
      <w:r>
        <w:t xml:space="preserve">In the temporal task, participants are expected to respond too late when no air drag is simulated in the visible part </w:t>
      </w:r>
      <w:r w:rsidR="00E16F8E">
        <w:t>of</w:t>
      </w:r>
      <w:r>
        <w:t xml:space="preserve"> the trajectory because air drag would slow the target down on its way from peak back to the initial level.</w:t>
      </w:r>
      <w:r w:rsidR="00C64662">
        <w:t xml:space="preserve"> (</w:t>
      </w:r>
      <w:r w:rsidR="00C64662" w:rsidRPr="00E16F8E">
        <w:rPr>
          <w:i/>
          <w:iCs/>
        </w:rPr>
        <w:t>Prediction 1a</w:t>
      </w:r>
      <w:r w:rsidR="00C64662">
        <w:t>). In the spatial task, participants should expect the ball to be slowed down by air drag, so we predict an undershoot in participant responses (i.e.</w:t>
      </w:r>
      <w:r w:rsidR="00A9544D">
        <w:t>,</w:t>
      </w:r>
      <w:r w:rsidR="00C64662">
        <w:t xml:space="preserve"> they place the object too far to the left; </w:t>
      </w:r>
      <w:r w:rsidR="00C64662" w:rsidRPr="00E16F8E">
        <w:rPr>
          <w:i/>
          <w:iCs/>
        </w:rPr>
        <w:t>Prediction 1b</w:t>
      </w:r>
      <w:r w:rsidR="00C64662">
        <w:t>).</w:t>
      </w:r>
      <w:r w:rsidR="000E10F8">
        <w:t xml:space="preserve"> </w:t>
      </w:r>
      <w:commentRangeStart w:id="3"/>
      <w:r w:rsidR="000E10F8">
        <w:t xml:space="preserve">We first test whether there are any differences between both conditions via Linear Mixed Modelling, and then </w:t>
      </w:r>
      <w:r w:rsidR="00B1371B">
        <w:t>establish 95% confidence interval for both “Air Drag: Present” and “Air Drag: Absent” with a bootstrapping method to verify whether either of them does not include 0.</w:t>
      </w:r>
      <w:r w:rsidR="00603584">
        <w:t xml:space="preserve"> If neither or both confidence intervals contain 0,</w:t>
      </w:r>
      <w:r w:rsidR="00C91E67">
        <w:t xml:space="preserve"> i.e., if we can reject the Null Hypothesis for both conditions or can’t reject it for either,</w:t>
      </w:r>
      <w:r w:rsidR="00603584">
        <w:t xml:space="preserve"> we </w:t>
      </w:r>
      <w:r w:rsidR="00993D85">
        <w:t xml:space="preserve">use </w:t>
      </w:r>
      <w:r w:rsidR="00603584">
        <w:t xml:space="preserve">Bayesian Linear Mixed Modelling to determine </w:t>
      </w:r>
      <w:r w:rsidR="002F33E5">
        <w:t>in which of both conditions accuracy is higher relative to the other.</w:t>
      </w:r>
      <w:commentRangeEnd w:id="3"/>
      <w:r w:rsidR="00265AF1">
        <w:rPr>
          <w:rStyle w:val="CommentReference"/>
        </w:rPr>
        <w:commentReference w:id="3"/>
      </w:r>
    </w:p>
    <w:p w14:paraId="12448E05" w14:textId="50C7E2C8" w:rsidR="00FE7153" w:rsidRDefault="00FE7153" w:rsidP="00EC2370">
      <w:pPr>
        <w:jc w:val="both"/>
      </w:pPr>
      <w:r>
        <w:t xml:space="preserve">For </w:t>
      </w:r>
      <w:r w:rsidRPr="00A76338">
        <w:rPr>
          <w:b/>
          <w:bCs/>
        </w:rPr>
        <w:t>Hypothesis 2</w:t>
      </w:r>
      <w:r>
        <w:t>, we expect that temporal and spatial errors are comparable for targets of tennis ball size and targets of basketball size</w:t>
      </w:r>
      <w:ins w:id="4" w:author="Björn Jörges" w:date="2020-05-07T22:07:00Z">
        <w:r w:rsidR="004C6B75">
          <w:t xml:space="preserve"> in the “Air Drag: Present” condition, indicating that participants adapt their predictions to the target sizes</w:t>
        </w:r>
      </w:ins>
      <w:ins w:id="5" w:author="Björn Jörges" w:date="2020-05-07T22:08:00Z">
        <w:r w:rsidR="004C6B75">
          <w:t xml:space="preserve"> and respond accurately in both conditions. In the “Air Drag: Absent” condition, </w:t>
        </w:r>
      </w:ins>
      <w:ins w:id="6" w:author="Björn Jörges" w:date="2020-05-07T22:46:00Z">
        <w:r w:rsidR="00D72703">
          <w:t xml:space="preserve">in turn, </w:t>
        </w:r>
      </w:ins>
      <w:ins w:id="7" w:author="Björn Jörges" w:date="2020-05-07T22:08:00Z">
        <w:r w:rsidR="004C6B75">
          <w:t xml:space="preserve">we should see </w:t>
        </w:r>
      </w:ins>
      <w:ins w:id="8" w:author="Björn Jörges" w:date="2020-05-07T22:20:00Z">
        <w:r w:rsidR="003D269E">
          <w:t>differences</w:t>
        </w:r>
      </w:ins>
      <w:ins w:id="9" w:author="Björn Jörges" w:date="2020-05-07T22:46:00Z">
        <w:r w:rsidR="00D72703">
          <w:t xml:space="preserve"> </w:t>
        </w:r>
      </w:ins>
      <w:ins w:id="10" w:author="Björn Jörges" w:date="2020-05-07T22:51:00Z">
        <w:r w:rsidR="005C2640">
          <w:t xml:space="preserve">if humans take the size into account when extrapolating motion. </w:t>
        </w:r>
      </w:ins>
      <w:ins w:id="11" w:author="Björn Jörges" w:date="2020-05-07T22:53:00Z">
        <w:r w:rsidR="005C2640">
          <w:t>When participants extrapolate motion according to a correct physical model of air drag,</w:t>
        </w:r>
      </w:ins>
      <w:ins w:id="12" w:author="Björn Jörges" w:date="2020-05-08T20:25:00Z">
        <w:r w:rsidR="00C15D3D">
          <w:t xml:space="preserve"> we expect them to respond earlier for</w:t>
        </w:r>
      </w:ins>
      <w:ins w:id="13" w:author="Björn Jörges" w:date="2020-05-08T20:31:00Z">
        <w:r w:rsidR="00C15D3D">
          <w:t xml:space="preserve"> smaller targets and later for bigger targets</w:t>
        </w:r>
      </w:ins>
      <w:ins w:id="14" w:author="Björn Jörges" w:date="2020-05-07T23:06:00Z">
        <w:r w:rsidR="006B0A66">
          <w:t>.</w:t>
        </w:r>
      </w:ins>
      <w:ins w:id="15" w:author="Björn Jörges" w:date="2020-05-07T22:49:00Z">
        <w:r w:rsidR="005C2640">
          <w:t xml:space="preserve"> </w:t>
        </w:r>
      </w:ins>
      <w:ins w:id="16" w:author="Björn Jörges" w:date="2020-05-07T23:03:00Z">
        <w:r w:rsidR="001B114B">
          <w:t xml:space="preserve">For the spatial task, we expect </w:t>
        </w:r>
      </w:ins>
      <w:ins w:id="17" w:author="Björn Jörges" w:date="2020-05-08T20:32:00Z">
        <w:r w:rsidR="006A3F83">
          <w:t>participants to place the point of impact further to the left for bigger targets</w:t>
        </w:r>
      </w:ins>
      <w:ins w:id="18" w:author="Björn Jörges" w:date="2020-05-08T20:33:00Z">
        <w:r w:rsidR="006A3F83">
          <w:t xml:space="preserve"> than for smaller targets. </w:t>
        </w:r>
      </w:ins>
      <w:r w:rsidR="000E10F8">
        <w:t>To quantify how similar errors are between these two conditions, we use Bayesian Linear Mixed Models</w:t>
      </w:r>
      <w:r w:rsidR="00361706">
        <w:t xml:space="preserve"> </w:t>
      </w:r>
      <w:r w:rsidR="00836F61">
        <w:t>(</w:t>
      </w:r>
      <w:r w:rsidR="00836F61" w:rsidRPr="00836F61">
        <w:rPr>
          <w:i/>
          <w:iCs/>
        </w:rPr>
        <w:t>Predictions 2a</w:t>
      </w:r>
      <w:r w:rsidR="00836F61">
        <w:t xml:space="preserve"> and </w:t>
      </w:r>
      <w:r w:rsidR="00836F61" w:rsidRPr="00836F61">
        <w:rPr>
          <w:i/>
          <w:iCs/>
        </w:rPr>
        <w:t>2b</w:t>
      </w:r>
      <w:r w:rsidR="00836F61">
        <w:t xml:space="preserve"> for the temporal and the spatial errors, respectively)</w:t>
      </w:r>
      <w:r w:rsidR="003A6B67">
        <w:t>.</w:t>
      </w:r>
    </w:p>
    <w:p w14:paraId="490EDBA9" w14:textId="03372767" w:rsidR="00E16F8E" w:rsidRDefault="00C64662" w:rsidP="0006438B">
      <w:pPr>
        <w:jc w:val="both"/>
      </w:pPr>
      <w:commentRangeStart w:id="19"/>
      <w:r w:rsidRPr="00E16F8E">
        <w:rPr>
          <w:b/>
          <w:bCs/>
        </w:rPr>
        <w:t xml:space="preserve">Hypothesis </w:t>
      </w:r>
      <w:r w:rsidR="00FE7153">
        <w:rPr>
          <w:b/>
          <w:bCs/>
        </w:rPr>
        <w:t>3</w:t>
      </w:r>
      <w:r w:rsidR="005E04FB" w:rsidRPr="005E04FB">
        <w:t xml:space="preserve"> is contingent on Hypothesis 2. If we find support for Hypothesis 2</w:t>
      </w:r>
      <w:r>
        <w:t xml:space="preserve">, we </w:t>
      </w:r>
      <w:r w:rsidR="005E04FB">
        <w:t xml:space="preserve">could expect that familiarity with an </w:t>
      </w:r>
      <w:r>
        <w:t>object affect</w:t>
      </w:r>
      <w:r w:rsidR="005E04FB">
        <w:t>s</w:t>
      </w:r>
      <w:r>
        <w:t xml:space="preserve"> how participants extrapolate motion.</w:t>
      </w:r>
      <w:r w:rsidR="002C02FC">
        <w:t xml:space="preserve"> If humans integrate online visual information about</w:t>
      </w:r>
      <w:r w:rsidR="00CF6CCA">
        <w:t xml:space="preserve"> the</w:t>
      </w:r>
      <w:r w:rsidR="002C02FC">
        <w:t xml:space="preserve"> target (e. g. visual angle or binocular cues) with prior information (e. g. texture cues</w:t>
      </w:r>
      <w:r w:rsidR="00CF6CCA">
        <w:t xml:space="preserve"> that evoke a known object), we expect responses to differ slightly between trials where visual online information and texture are congruent versus trials when they are incongruent. That is, if humans integrate texture cues about the object with online visual cues, we expect systematic errors when the two types of information are incongruent.</w:t>
      </w:r>
      <w:r>
        <w:t xml:space="preserve"> </w:t>
      </w:r>
      <w:commentRangeEnd w:id="19"/>
      <w:r w:rsidR="005E04FB">
        <w:rPr>
          <w:rStyle w:val="CommentReference"/>
        </w:rPr>
        <w:commentReference w:id="19"/>
      </w:r>
      <w:r>
        <w:t>For target</w:t>
      </w:r>
      <w:r w:rsidR="00CF6CCA">
        <w:t>s</w:t>
      </w:r>
      <w:r>
        <w:t xml:space="preserve"> with tennis ball texture, but basketball size and mass</w:t>
      </w:r>
      <w:r w:rsidR="00E16F8E">
        <w:t xml:space="preserve"> (</w:t>
      </w:r>
      <w:r w:rsidR="008B6F26">
        <w:t>T</w:t>
      </w:r>
      <w:r w:rsidR="00E16F8E">
        <w:t xml:space="preserve">ennis, </w:t>
      </w:r>
      <w:r w:rsidR="008B6F26">
        <w:t>I</w:t>
      </w:r>
      <w:r w:rsidR="00E16F8E">
        <w:t>ncongruent)</w:t>
      </w:r>
      <w:r>
        <w:t xml:space="preserve">, participants should </w:t>
      </w:r>
      <w:r w:rsidR="00E16F8E">
        <w:t>respond slightly later than for the target with basketball texture and basketball size</w:t>
      </w:r>
      <w:r w:rsidR="00CF6CCA">
        <w:t xml:space="preserve"> because they would integrate online visual cues about its (bigger) size with texture cues that indicate a smaller size, which would lead them to judge the target to be smaller than it actually is, and thus affected slightly less by air drag.</w:t>
      </w:r>
      <w:r w:rsidR="00E16F8E">
        <w:t xml:space="preserve"> For the target with basketball texture, but tennis ball size and mass, participant should respond slightly earlier than for the target with tennis ball texture and tennis ball size (</w:t>
      </w:r>
      <w:r w:rsidR="00E16F8E" w:rsidRPr="00E16F8E">
        <w:rPr>
          <w:i/>
          <w:iCs/>
        </w:rPr>
        <w:t xml:space="preserve">Prediction </w:t>
      </w:r>
      <w:r w:rsidR="00A76338">
        <w:rPr>
          <w:i/>
          <w:iCs/>
        </w:rPr>
        <w:t>3</w:t>
      </w:r>
      <w:r w:rsidR="00E16F8E" w:rsidRPr="00E16F8E">
        <w:rPr>
          <w:i/>
          <w:iCs/>
        </w:rPr>
        <w:t>a</w:t>
      </w:r>
      <w:r w:rsidR="00E16F8E">
        <w:t>)</w:t>
      </w:r>
      <w:r w:rsidR="008B6F26">
        <w:t xml:space="preserve"> In the spatial domain, we expect participants to undershoot (i.e.</w:t>
      </w:r>
      <w:r w:rsidR="00A9544D">
        <w:t>,</w:t>
      </w:r>
      <w:r w:rsidR="008B6F26">
        <w:t xml:space="preserve"> they perceive the point of impact too far to the left) for the </w:t>
      </w:r>
      <w:r w:rsidR="005E04FB">
        <w:t>“</w:t>
      </w:r>
      <w:r w:rsidR="008B6F26">
        <w:t>Basketball, Incongruent</w:t>
      </w:r>
      <w:r w:rsidR="005E04FB">
        <w:t>”</w:t>
      </w:r>
      <w:r w:rsidR="008B6F26">
        <w:t xml:space="preserve"> target with regards to the </w:t>
      </w:r>
      <w:r w:rsidR="00593F18">
        <w:t>“</w:t>
      </w:r>
      <w:r w:rsidR="008B6F26">
        <w:t>Tennis Ball, Congruent</w:t>
      </w:r>
      <w:r w:rsidR="00593F18">
        <w:t>”</w:t>
      </w:r>
      <w:r w:rsidR="008B6F26">
        <w:t>, and an overshoot (i.e.</w:t>
      </w:r>
      <w:r w:rsidR="00A9544D">
        <w:t>,</w:t>
      </w:r>
      <w:r w:rsidR="008B6F26">
        <w:t xml:space="preserve"> they perceive the point of impact too far to the right) for the </w:t>
      </w:r>
      <w:r w:rsidR="00593F18">
        <w:t>“</w:t>
      </w:r>
      <w:r w:rsidR="008B6F26">
        <w:t>Tennis Ball, Incongruent</w:t>
      </w:r>
      <w:r w:rsidR="00593F18">
        <w:t>”</w:t>
      </w:r>
      <w:r w:rsidR="008B6F26">
        <w:t xml:space="preserve"> target with regards to the </w:t>
      </w:r>
      <w:r w:rsidR="00593F18">
        <w:t>“</w:t>
      </w:r>
      <w:r w:rsidR="008B6F26">
        <w:t>Basketball, Congruent target</w:t>
      </w:r>
      <w:r w:rsidR="00593F18">
        <w:t>”</w:t>
      </w:r>
      <w:r w:rsidR="008B6F26">
        <w:t xml:space="preserve"> (</w:t>
      </w:r>
      <w:r w:rsidR="008B6F26">
        <w:rPr>
          <w:i/>
          <w:iCs/>
        </w:rPr>
        <w:t>P</w:t>
      </w:r>
      <w:r w:rsidR="008B6F26" w:rsidRPr="008B6F26">
        <w:rPr>
          <w:i/>
          <w:iCs/>
        </w:rPr>
        <w:t xml:space="preserve">rediction </w:t>
      </w:r>
      <w:r w:rsidR="00A76338">
        <w:rPr>
          <w:i/>
          <w:iCs/>
        </w:rPr>
        <w:t>3</w:t>
      </w:r>
      <w:r w:rsidR="008B6F26" w:rsidRPr="008B6F26">
        <w:rPr>
          <w:i/>
          <w:iCs/>
        </w:rPr>
        <w:t>b</w:t>
      </w:r>
      <w:r w:rsidR="008B6F26">
        <w:t>).</w:t>
      </w:r>
    </w:p>
    <w:p w14:paraId="1E2CB8FF" w14:textId="63CBA958" w:rsidR="00862538" w:rsidRDefault="00862538" w:rsidP="0006438B">
      <w:pPr>
        <w:jc w:val="both"/>
      </w:pPr>
      <w:r>
        <w:lastRenderedPageBreak/>
        <w:t>All data, as well as the R script used to analyze the data, can be found on GitHub (</w:t>
      </w:r>
      <w:hyperlink r:id="rId16" w:history="1">
        <w:r>
          <w:rPr>
            <w:rStyle w:val="Hyperlink"/>
          </w:rPr>
          <w:t>https://github.com/b-jorges/AirDrag</w:t>
        </w:r>
      </w:hyperlink>
      <w:r>
        <w:t>).</w:t>
      </w:r>
    </w:p>
    <w:p w14:paraId="35D96208" w14:textId="77777777" w:rsidR="00147804" w:rsidRPr="00147804" w:rsidRDefault="00147804" w:rsidP="0006438B">
      <w:pPr>
        <w:jc w:val="both"/>
      </w:pPr>
    </w:p>
    <w:p w14:paraId="3C91F271" w14:textId="07971F3A" w:rsidR="000F2606" w:rsidRDefault="00C8333D" w:rsidP="000F2606">
      <w:pPr>
        <w:pStyle w:val="Heading2"/>
      </w:pPr>
      <w:r>
        <w:rPr>
          <w:rFonts w:eastAsiaTheme="minorEastAsia"/>
        </w:rPr>
        <w:t>Results</w:t>
      </w:r>
    </w:p>
    <w:p w14:paraId="38043087" w14:textId="3EA1508C" w:rsidR="00E16F8E" w:rsidRPr="00E16F8E" w:rsidRDefault="005E7A59" w:rsidP="006B733B">
      <w:pPr>
        <w:jc w:val="both"/>
      </w:pPr>
      <w:r>
        <w:t xml:space="preserve">In the following, we report the </w:t>
      </w:r>
      <w:r w:rsidR="00E16F8E">
        <w:t xml:space="preserve">confirmatory analyses to test our main </w:t>
      </w:r>
      <w:r w:rsidR="00147804" w:rsidRPr="000C59D9">
        <w:rPr>
          <w:b/>
          <w:bCs/>
        </w:rPr>
        <w:t>H</w:t>
      </w:r>
      <w:r w:rsidR="00E16F8E" w:rsidRPr="000C59D9">
        <w:rPr>
          <w:b/>
          <w:bCs/>
        </w:rPr>
        <w:t xml:space="preserve">ypotheses </w:t>
      </w:r>
      <w:r w:rsidR="00147804" w:rsidRPr="000C59D9">
        <w:rPr>
          <w:b/>
          <w:bCs/>
        </w:rPr>
        <w:t>1</w:t>
      </w:r>
      <w:r w:rsidR="006778A0">
        <w:rPr>
          <w:b/>
          <w:bCs/>
        </w:rPr>
        <w:t>,</w:t>
      </w:r>
      <w:r w:rsidR="009C3185">
        <w:rPr>
          <w:b/>
          <w:bCs/>
        </w:rPr>
        <w:t xml:space="preserve"> </w:t>
      </w:r>
      <w:r w:rsidR="00147804" w:rsidRPr="000C59D9">
        <w:rPr>
          <w:b/>
          <w:bCs/>
        </w:rPr>
        <w:t>2</w:t>
      </w:r>
      <w:r w:rsidR="006778A0">
        <w:rPr>
          <w:b/>
          <w:bCs/>
        </w:rPr>
        <w:t xml:space="preserve"> and 3</w:t>
      </w:r>
      <w:r w:rsidR="00147804">
        <w:t xml:space="preserve"> via</w:t>
      </w:r>
      <w:r w:rsidR="006B733B">
        <w:t xml:space="preserve"> </w:t>
      </w:r>
      <w:r w:rsidR="00147804" w:rsidRPr="000C59D9">
        <w:rPr>
          <w:i/>
          <w:iCs/>
        </w:rPr>
        <w:t>Predictions 1a, 1b, 2a</w:t>
      </w:r>
      <w:r w:rsidR="006778A0">
        <w:rPr>
          <w:i/>
          <w:iCs/>
        </w:rPr>
        <w:t>,</w:t>
      </w:r>
      <w:r w:rsidR="009C3185">
        <w:rPr>
          <w:i/>
          <w:iCs/>
        </w:rPr>
        <w:t xml:space="preserve"> </w:t>
      </w:r>
      <w:r w:rsidR="00147804" w:rsidRPr="000C59D9">
        <w:rPr>
          <w:i/>
          <w:iCs/>
        </w:rPr>
        <w:t>2b</w:t>
      </w:r>
      <w:r w:rsidR="006778A0">
        <w:rPr>
          <w:i/>
          <w:iCs/>
        </w:rPr>
        <w:t xml:space="preserve">, 3a </w:t>
      </w:r>
      <w:r w:rsidR="006778A0" w:rsidRPr="002577EB">
        <w:t>and</w:t>
      </w:r>
      <w:r w:rsidR="006778A0">
        <w:rPr>
          <w:i/>
          <w:iCs/>
        </w:rPr>
        <w:t xml:space="preserve"> 3b</w:t>
      </w:r>
      <w:r w:rsidR="00E16F8E">
        <w:t>.</w:t>
      </w:r>
    </w:p>
    <w:p w14:paraId="77D0A381" w14:textId="666ACB9C" w:rsidR="00DF2DEF" w:rsidRDefault="00DF2DEF" w:rsidP="00DF2DEF">
      <w:pPr>
        <w:pStyle w:val="Heading3"/>
      </w:pPr>
      <w:r>
        <w:t>Hypothesis 1: Representation of Air Drag</w:t>
      </w:r>
    </w:p>
    <w:p w14:paraId="5894D6DA" w14:textId="3C0E9FD5" w:rsidR="000F2606" w:rsidRDefault="00FA323C" w:rsidP="00EC2370">
      <w:pPr>
        <w:jc w:val="both"/>
      </w:pPr>
      <w:r>
        <w:t>First, we test the timing responses</w:t>
      </w:r>
      <w:r w:rsidR="000C59D9">
        <w:t xml:space="preserve"> (</w:t>
      </w:r>
      <w:r w:rsidR="000C59D9" w:rsidRPr="000C59D9">
        <w:rPr>
          <w:i/>
          <w:iCs/>
        </w:rPr>
        <w:t>Prediction 1a</w:t>
      </w:r>
      <w:r w:rsidR="000C59D9">
        <w:t>)</w:t>
      </w:r>
      <w:r>
        <w:t>.</w:t>
      </w:r>
      <w:r w:rsidR="00211F5D">
        <w:t xml:space="preserve"> We expect high accuracy for “Air Drag: Present” and </w:t>
      </w:r>
      <w:r w:rsidR="00B422F1">
        <w:t xml:space="preserve">too late responses </w:t>
      </w:r>
      <w:r w:rsidR="00211F5D">
        <w:t xml:space="preserve">for “Air Drag: Absent”. </w:t>
      </w:r>
      <w:r>
        <w:t xml:space="preserve"> </w:t>
      </w:r>
      <w:r>
        <w:fldChar w:fldCharType="begin"/>
      </w:r>
      <w:r>
        <w:instrText xml:space="preserve"> REF _Ref36174245 \h </w:instrText>
      </w:r>
      <w:r>
        <w:fldChar w:fldCharType="separate"/>
      </w:r>
      <w:r>
        <w:t xml:space="preserve">Figure </w:t>
      </w:r>
      <w:r>
        <w:rPr>
          <w:noProof/>
        </w:rPr>
        <w:t>2</w:t>
      </w:r>
      <w:r>
        <w:fldChar w:fldCharType="end"/>
      </w:r>
      <w:r>
        <w:t>A displays the distribution of responses for the timing task.</w:t>
      </w:r>
      <w:r w:rsidR="00217239">
        <w:t xml:space="preserve">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6031A4">
        <w:t>“</w:t>
      </w:r>
      <w:r w:rsidR="00BA0D9F">
        <w:t>A</w:t>
      </w:r>
      <w:r w:rsidR="003F248C">
        <w:t xml:space="preserve">ir </w:t>
      </w:r>
      <w:r w:rsidR="00BA0D9F">
        <w:t>D</w:t>
      </w:r>
      <w:r w:rsidR="003F248C">
        <w:t>rag</w:t>
      </w:r>
      <w:r w:rsidR="006031A4">
        <w:t>”</w:t>
      </w:r>
      <w:r w:rsidR="003F248C">
        <w:t xml:space="preserve"> as fixed effect (a binary categorical variable with the values “Present” and “Absent”) and random intercepts per participant to explain timing error rati</w:t>
      </w:r>
      <w:r w:rsidR="009F4A02">
        <w:t>o</w:t>
      </w:r>
      <w:r w:rsidR="003F248C">
        <w:rPr>
          <w:rFonts w:eastAsiaTheme="minorEastAsia"/>
        </w:rPr>
        <w:t>.</w:t>
      </w:r>
      <w:r w:rsidR="00217239">
        <w:rPr>
          <w:rFonts w:eastAsiaTheme="minorEastAsia"/>
        </w:rPr>
        <w:t xml:space="preserve"> </w:t>
      </w:r>
      <w:r w:rsidR="00217239">
        <w:t>Please note that the skew of the displayed distribution (</w:t>
      </w:r>
      <w:r w:rsidR="00217239">
        <w:fldChar w:fldCharType="begin"/>
      </w:r>
      <w:r w:rsidR="00217239">
        <w:instrText xml:space="preserve"> REF _Ref36174245 \h </w:instrText>
      </w:r>
      <w:r w:rsidR="00217239">
        <w:fldChar w:fldCharType="separate"/>
      </w:r>
      <w:r w:rsidR="00217239">
        <w:t xml:space="preserve">Figure </w:t>
      </w:r>
      <w:r w:rsidR="00217239">
        <w:rPr>
          <w:noProof/>
        </w:rPr>
        <w:t>2</w:t>
      </w:r>
      <w:r w:rsidR="00217239">
        <w:fldChar w:fldCharType="end"/>
      </w:r>
      <w:r w:rsidR="00217239">
        <w:t>A) disappears when looking at the data at the participant level, as you can see in</w:t>
      </w:r>
      <w:r w:rsidR="00276C55">
        <w:t xml:space="preserve"> </w:t>
      </w:r>
      <w:r w:rsidR="00276C55">
        <w:fldChar w:fldCharType="begin"/>
      </w:r>
      <w:r w:rsidR="00276C55">
        <w:instrText xml:space="preserve"> REF _Ref37724857 \h </w:instrText>
      </w:r>
      <w:r w:rsidR="00276C55">
        <w:fldChar w:fldCharType="separate"/>
      </w:r>
      <w:r w:rsidR="00276C55">
        <w:t xml:space="preserve">Complementary Figure </w:t>
      </w:r>
      <w:r w:rsidR="00276C55">
        <w:rPr>
          <w:noProof/>
        </w:rPr>
        <w:t>1</w:t>
      </w:r>
      <w:r w:rsidR="00276C55">
        <w:fldChar w:fldCharType="end"/>
      </w:r>
      <w:r w:rsidR="00276C55">
        <w:t>; the condition of normality is thus not violated</w:t>
      </w:r>
      <w:r w:rsidR="00A84BFB">
        <w:t xml:space="preserve"> under a Linear Mixed Model</w:t>
      </w:r>
      <w:r w:rsidR="00276C55">
        <w:t>.</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C607DA" w14:paraId="315180C1" w14:textId="77777777" w:rsidTr="00DF2DEF">
        <w:trPr>
          <w:trHeight w:val="376"/>
        </w:trPr>
        <w:tc>
          <w:tcPr>
            <w:tcW w:w="8314" w:type="dxa"/>
            <w:shd w:val="clear" w:color="auto" w:fill="FFFFFF" w:themeFill="background1"/>
            <w:vAlign w:val="center"/>
          </w:tcPr>
          <w:p w14:paraId="56F5DADB" w14:textId="06B8F25D" w:rsidR="009D32B4" w:rsidRPr="00C607DA" w:rsidRDefault="006D1EA7" w:rsidP="009D32B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0D9DF1F" w14:textId="40477F89" w:rsidR="009D32B4" w:rsidRPr="00C607DA" w:rsidRDefault="009D32B4" w:rsidP="00DF2DEF">
            <w:pPr>
              <w:pStyle w:val="MaterialsandMethodsText"/>
              <w:rPr>
                <w:sz w:val="20"/>
                <w:szCs w:val="20"/>
              </w:rPr>
            </w:pPr>
            <w:r w:rsidRPr="00C607DA">
              <w:rPr>
                <w:sz w:val="20"/>
                <w:szCs w:val="20"/>
              </w:rPr>
              <w:t>[</w:t>
            </w:r>
            <w:r w:rsidR="008C6D9F" w:rsidRPr="00C607DA">
              <w:rPr>
                <w:sz w:val="20"/>
                <w:szCs w:val="20"/>
              </w:rPr>
              <w:t>13</w:t>
            </w:r>
            <w:r w:rsidRPr="00C607DA">
              <w:rPr>
                <w:sz w:val="20"/>
                <w:szCs w:val="20"/>
              </w:rPr>
              <w:t>]</w:t>
            </w:r>
          </w:p>
        </w:tc>
      </w:tr>
    </w:tbl>
    <w:p w14:paraId="2C0BF5B8" w14:textId="394EAFCA" w:rsidR="00C8333D" w:rsidRDefault="00C8333D" w:rsidP="000F2606">
      <w:r>
        <w:t>We compar</w:t>
      </w:r>
      <w:r w:rsidR="007651EB">
        <w:t>e</w:t>
      </w:r>
      <w:r w:rsidR="00144185">
        <w:t>d</w:t>
      </w:r>
      <w:r>
        <w:t xml:space="preserve"> this Test Model to a Null Model that </w:t>
      </w:r>
      <w:proofErr w:type="gramStart"/>
      <w:r>
        <w:t>doesn’t</w:t>
      </w:r>
      <w:proofErr w:type="gramEnd"/>
      <w:r>
        <w:t xml:space="preserve">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C607DA" w14:paraId="33A3D3BA" w14:textId="77777777" w:rsidTr="00C92624">
        <w:trPr>
          <w:trHeight w:val="376"/>
        </w:trPr>
        <w:tc>
          <w:tcPr>
            <w:tcW w:w="8314" w:type="dxa"/>
            <w:shd w:val="clear" w:color="auto" w:fill="FFFFFF" w:themeFill="background1"/>
            <w:vAlign w:val="center"/>
          </w:tcPr>
          <w:p w14:paraId="7043E3E8" w14:textId="7BA9E9F8" w:rsidR="00C8333D" w:rsidRPr="00C607DA" w:rsidRDefault="006D1EA7"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78B3CAE" w14:textId="0313A7AF" w:rsidR="00C8333D" w:rsidRPr="00C607DA" w:rsidRDefault="00C8333D" w:rsidP="00C92624">
            <w:pPr>
              <w:pStyle w:val="MaterialsandMethodsText"/>
              <w:rPr>
                <w:sz w:val="20"/>
                <w:szCs w:val="20"/>
              </w:rPr>
            </w:pPr>
            <w:r w:rsidRPr="00C607DA">
              <w:rPr>
                <w:sz w:val="20"/>
                <w:szCs w:val="20"/>
              </w:rPr>
              <w:t>[</w:t>
            </w:r>
            <w:r w:rsidR="008C6D9F" w:rsidRPr="00C607DA">
              <w:rPr>
                <w:sz w:val="20"/>
                <w:szCs w:val="20"/>
              </w:rPr>
              <w:t>14</w:t>
            </w:r>
            <w:r w:rsidRPr="00C607DA">
              <w:rPr>
                <w:sz w:val="20"/>
                <w:szCs w:val="20"/>
              </w:rPr>
              <w:t>]</w:t>
            </w:r>
          </w:p>
        </w:tc>
      </w:tr>
    </w:tbl>
    <w:p w14:paraId="453C9B9D" w14:textId="0A97BD8D" w:rsidR="007B19AF" w:rsidRDefault="00144185" w:rsidP="00EC2370">
      <w:pPr>
        <w:jc w:val="both"/>
      </w:pPr>
      <w:r>
        <w:t>A Likelihood Ratio Test showed that the Test Model is significantly better than th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7.5693;  </m:t>
        </m:r>
      </m:oMath>
      <w:r>
        <w:t>p</w:t>
      </w:r>
      <w:r w:rsidR="00B83FDA">
        <w:t> </w:t>
      </w:r>
      <w:r>
        <w:t>=</w:t>
      </w:r>
      <w:r w:rsidR="00B83FDA">
        <w:t> </w:t>
      </w:r>
      <w:r>
        <w:t>0.00</w:t>
      </w:r>
      <w:r w:rsidR="00DC5564">
        <w:t>5</w:t>
      </w:r>
      <w:r>
        <w:t xml:space="preserve">). </w:t>
      </w:r>
      <w:r w:rsidR="00A0459C">
        <w:t xml:space="preserve">The intercept </w:t>
      </w:r>
      <w:r w:rsidR="000478E1">
        <w:t>for the Test Model is 1.007 (SE = 0.1</w:t>
      </w:r>
      <w:r w:rsidR="00CA1FC6">
        <w:t>06</w:t>
      </w:r>
      <w:r w:rsidR="000478E1">
        <w:t xml:space="preserve">) and the intercept for the Null Model is </w:t>
      </w:r>
      <w:r w:rsidR="00FF13C5">
        <w:t>1.015 (SE = 0.106)</w:t>
      </w:r>
      <w:r w:rsidR="000478E1">
        <w:t>.</w:t>
      </w:r>
      <w:r w:rsidR="00CA1FC6">
        <w:t xml:space="preserve"> </w:t>
      </w:r>
      <w:r>
        <w:t xml:space="preserve">The regression coefficient for the fixed effect </w:t>
      </w:r>
      <w:r w:rsidR="007615FA">
        <w:t>“</w:t>
      </w:r>
      <w:r>
        <w:t>Air Drag: Absent</w:t>
      </w:r>
      <w:r w:rsidR="007615FA">
        <w:t>”</w:t>
      </w:r>
      <w:r>
        <w:t xml:space="preserve"> is 0.01</w:t>
      </w:r>
      <w:r w:rsidR="007D41E8">
        <w:t>6</w:t>
      </w:r>
      <w:r>
        <w:t xml:space="preserve"> (</w:t>
      </w:r>
      <m:oMath>
        <m:r>
          <w:del w:id="20" w:author="Björn Jörges" w:date="2020-05-06T23:55:00Z">
            <w:rPr>
              <w:rFonts w:ascii="Cambria Math" w:hAnsi="Cambria Math"/>
            </w:rPr>
            <m:t>t (16194)=2.75</m:t>
          </w:del>
        </m:r>
      </m:oMath>
      <w:del w:id="21" w:author="Björn Jörges" w:date="2020-05-06T23:55:00Z">
        <w:r w:rsidR="00777712" w:rsidDel="001525FD">
          <w:rPr>
            <w:rFonts w:eastAsiaTheme="minorEastAsia"/>
          </w:rPr>
          <w:delText xml:space="preserve">; p </w:delText>
        </w:r>
        <w:r w:rsidR="00E566A2" w:rsidDel="001525FD">
          <w:rPr>
            <w:rFonts w:eastAsiaTheme="minorEastAsia"/>
          </w:rPr>
          <w:delText>=</w:delText>
        </w:r>
        <w:r w:rsidR="00777712" w:rsidDel="001525FD">
          <w:rPr>
            <w:rFonts w:eastAsiaTheme="minorEastAsia"/>
          </w:rPr>
          <w:delText xml:space="preserve"> 0.0</w:delText>
        </w:r>
        <w:r w:rsidR="00E566A2" w:rsidDel="001525FD">
          <w:rPr>
            <w:rFonts w:eastAsiaTheme="minorEastAsia"/>
          </w:rPr>
          <w:delText>0</w:delText>
        </w:r>
        <w:r w:rsidR="00DC5564" w:rsidDel="001525FD">
          <w:rPr>
            <w:rFonts w:eastAsiaTheme="minorEastAsia"/>
          </w:rPr>
          <w:delText>6</w:delText>
        </w:r>
        <w:r w:rsidR="00777712" w:rsidDel="001525FD">
          <w:rPr>
            <w:rFonts w:eastAsiaTheme="minorEastAsia"/>
          </w:rPr>
          <w:delText xml:space="preserve">; </w:delText>
        </w:r>
      </w:del>
      <w:r>
        <w:t xml:space="preserve">SE = 0.005), indicating that responses occurred </w:t>
      </w:r>
      <w:r w:rsidR="00010979">
        <w:t xml:space="preserve">proportionally </w:t>
      </w:r>
      <w:r w:rsidR="005120FD">
        <w:t xml:space="preserve">later </w:t>
      </w:r>
      <w:r>
        <w:t xml:space="preserve">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xml:space="preserve">, as in both cases, responses would occur later in the </w:t>
      </w:r>
      <w:r w:rsidR="00593F18">
        <w:t>“</w:t>
      </w:r>
      <w:r w:rsidR="007651EB">
        <w:t>Air Drag: Absent</w:t>
      </w:r>
      <w:r w:rsidR="00593F18">
        <w:t>”</w:t>
      </w:r>
      <w:r w:rsidR="007651EB">
        <w:t xml:space="preserve"> condition than in the </w:t>
      </w:r>
      <w:r w:rsidR="00593F18">
        <w:t>“</w:t>
      </w:r>
      <w:r w:rsidR="007651EB">
        <w:t>Air Drag: Present</w:t>
      </w:r>
      <w:r w:rsidR="00593F18">
        <w:t>”</w:t>
      </w:r>
      <w:r w:rsidR="007651EB">
        <w:t xml:space="preserve"> condition. </w:t>
      </w:r>
    </w:p>
    <w:p w14:paraId="10BB0946" w14:textId="46B1BBFC" w:rsidR="007651EB" w:rsidRDefault="007651EB" w:rsidP="00EC2370">
      <w:pPr>
        <w:jc w:val="both"/>
      </w:pPr>
      <w:r>
        <w:t>The tiebreaker to this question is which of the conditions is more accurate (i.e.</w:t>
      </w:r>
      <w:r w:rsidR="00A9544D">
        <w:t>,</w:t>
      </w:r>
      <w:r>
        <w:t xml:space="preserv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95639F" w14:paraId="75B97007" w14:textId="77777777" w:rsidTr="00C92624">
        <w:trPr>
          <w:trHeight w:val="376"/>
        </w:trPr>
        <w:tc>
          <w:tcPr>
            <w:tcW w:w="8314" w:type="dxa"/>
            <w:shd w:val="clear" w:color="auto" w:fill="FFFFFF" w:themeFill="background1"/>
            <w:vAlign w:val="center"/>
          </w:tcPr>
          <w:p w14:paraId="259A45A6" w14:textId="743FC774" w:rsidR="007651EB" w:rsidRPr="0095639F" w:rsidRDefault="006D1EA7"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1  ~ 0+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A6EBF9B" w14:textId="1C5DF778" w:rsidR="007651EB" w:rsidRPr="0095639F" w:rsidRDefault="007651EB" w:rsidP="00C92624">
            <w:pPr>
              <w:pStyle w:val="MaterialsandMethodsText"/>
              <w:rPr>
                <w:sz w:val="20"/>
                <w:szCs w:val="20"/>
              </w:rPr>
            </w:pPr>
            <w:r w:rsidRPr="0095639F">
              <w:rPr>
                <w:sz w:val="20"/>
                <w:szCs w:val="20"/>
              </w:rPr>
              <w:t>[</w:t>
            </w:r>
            <w:r w:rsidR="008C6D9F" w:rsidRPr="0095639F">
              <w:rPr>
                <w:sz w:val="20"/>
                <w:szCs w:val="20"/>
              </w:rPr>
              <w:t>15</w:t>
            </w:r>
            <w:r w:rsidRPr="0095639F">
              <w:rPr>
                <w:sz w:val="20"/>
                <w:szCs w:val="20"/>
              </w:rPr>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95639F" w14:paraId="357DD403" w14:textId="77777777" w:rsidTr="00C92624">
        <w:trPr>
          <w:trHeight w:val="376"/>
        </w:trPr>
        <w:tc>
          <w:tcPr>
            <w:tcW w:w="8314" w:type="dxa"/>
            <w:shd w:val="clear" w:color="auto" w:fill="FFFFFF" w:themeFill="background1"/>
            <w:vAlign w:val="center"/>
          </w:tcPr>
          <w:p w14:paraId="7DD17CDA" w14:textId="083A6FFA" w:rsidR="0072483C" w:rsidRPr="0095639F" w:rsidRDefault="006D1EA7"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1+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AFA5F0" w14:textId="74986072" w:rsidR="0072483C" w:rsidRPr="0095639F" w:rsidRDefault="0072483C" w:rsidP="00C92624">
            <w:pPr>
              <w:pStyle w:val="MaterialsandMethodsText"/>
              <w:rPr>
                <w:sz w:val="20"/>
                <w:szCs w:val="20"/>
              </w:rPr>
            </w:pPr>
            <w:r w:rsidRPr="0095639F">
              <w:rPr>
                <w:sz w:val="20"/>
                <w:szCs w:val="20"/>
              </w:rPr>
              <w:t>[</w:t>
            </w:r>
            <w:r w:rsidR="006C0E39" w:rsidRPr="0095639F">
              <w:rPr>
                <w:sz w:val="20"/>
                <w:szCs w:val="20"/>
              </w:rPr>
              <w:t>1</w:t>
            </w:r>
            <w:r w:rsidR="008C6D9F" w:rsidRPr="0095639F">
              <w:rPr>
                <w:sz w:val="20"/>
                <w:szCs w:val="20"/>
              </w:rPr>
              <w:t>6</w:t>
            </w:r>
            <w:r w:rsidRPr="0095639F">
              <w:rPr>
                <w:sz w:val="20"/>
                <w:szCs w:val="20"/>
              </w:rPr>
              <w:t>]</w:t>
            </w:r>
          </w:p>
        </w:tc>
      </w:tr>
    </w:tbl>
    <w:p w14:paraId="29A7E1F8" w14:textId="0EA080D1" w:rsidR="00B66FE9" w:rsidRDefault="00A906F7" w:rsidP="00EC2370">
      <w:pPr>
        <w:jc w:val="both"/>
      </w:pPr>
      <w:commentRangeStart w:id="22"/>
      <w:r>
        <w:t>For neither the two conditions (</w:t>
      </w:r>
      <w:r w:rsidR="00593F18">
        <w:t>“</w:t>
      </w:r>
      <w:r>
        <w:t>Air</w:t>
      </w:r>
      <w:r w:rsidR="002F5AA3">
        <w:t xml:space="preserve"> D</w:t>
      </w:r>
      <w:r>
        <w:t>rag: Present</w:t>
      </w:r>
      <w:r w:rsidR="00593F18">
        <w:t>”</w:t>
      </w:r>
      <w:r>
        <w:t xml:space="preserve"> and </w:t>
      </w:r>
      <w:r w:rsidR="00593F18">
        <w:t>“</w:t>
      </w:r>
      <w:r>
        <w:t>Air</w:t>
      </w:r>
      <w:r w:rsidR="002F5AA3">
        <w:t xml:space="preserve"> D</w:t>
      </w:r>
      <w:r>
        <w:t>rag: Absent</w:t>
      </w:r>
      <w:r w:rsidR="00593F18">
        <w:t>”</w:t>
      </w:r>
      <w:r>
        <w:t xml:space="preserve">), the Test Model is significantly better than the Null Model </w:t>
      </w:r>
      <w:r w:rsidR="00793F11">
        <w:t>(</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047;  </m:t>
        </m:r>
      </m:oMath>
      <w:r w:rsidR="00793F11">
        <w:t>p = 0.</w:t>
      </w:r>
      <w:r w:rsidR="0082560E">
        <w:t>945)</w:t>
      </w:r>
      <w:r w:rsidR="00793F11">
        <w:t xml:space="preserve">  and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49;  </m:t>
        </m:r>
      </m:oMath>
      <w:r w:rsidR="00793F11">
        <w:t>p = 0.</w:t>
      </w:r>
      <w:r w:rsidR="00DE3390">
        <w:t>824</w:t>
      </w:r>
      <w:r w:rsidR="00793F11">
        <w:t xml:space="preserve">) </w:t>
      </w:r>
      <w:r w:rsidR="00993195">
        <w:t xml:space="preserve"> respectively. </w:t>
      </w:r>
      <w:r w:rsidR="001B6041">
        <w:t>The</w:t>
      </w:r>
      <w:r w:rsidR="00B732B7">
        <w:t xml:space="preserve">n we computed the confidence interval </w:t>
      </w:r>
      <w:r w:rsidR="009F4868">
        <w:t xml:space="preserve">(95% confidence interval) </w:t>
      </w:r>
      <w:r w:rsidR="00B66FE9">
        <w:t>for the intercept of the Null model using a bootstrap procedure for both conditions “Air</w:t>
      </w:r>
      <w:r w:rsidR="002F5AA3">
        <w:t xml:space="preserve"> D</w:t>
      </w:r>
      <w:r w:rsidR="00B66FE9">
        <w:t xml:space="preserve">rag: Present” </w:t>
      </w:r>
      <w:r w:rsidR="009F4868">
        <w:t>[</w:t>
      </w:r>
      <w:r w:rsidR="00F54563">
        <w:t>0.795</w:t>
      </w:r>
      <w:r w:rsidR="008B666B">
        <w:t>:</w:t>
      </w:r>
      <w:r w:rsidR="000259B3">
        <w:t xml:space="preserve"> </w:t>
      </w:r>
      <w:r w:rsidR="00F54563">
        <w:t>1</w:t>
      </w:r>
      <w:r w:rsidR="009F4868">
        <w:t>.</w:t>
      </w:r>
      <w:r w:rsidR="00C92498">
        <w:t>195</w:t>
      </w:r>
      <w:r w:rsidR="009F4868">
        <w:t xml:space="preserve">] </w:t>
      </w:r>
      <w:r w:rsidR="00B66FE9">
        <w:t>and “Air</w:t>
      </w:r>
      <w:r w:rsidR="002F5AA3">
        <w:t xml:space="preserve"> D</w:t>
      </w:r>
      <w:r w:rsidR="00B66FE9">
        <w:t>rag: Absent”</w:t>
      </w:r>
      <w:r w:rsidR="009F4868">
        <w:t xml:space="preserve"> </w:t>
      </w:r>
      <w:r w:rsidR="009F4868">
        <w:lastRenderedPageBreak/>
        <w:t>[</w:t>
      </w:r>
      <w:r w:rsidR="00F54563">
        <w:t>0.817; 1.207</w:t>
      </w:r>
      <w:r w:rsidR="009F4868">
        <w:t>]</w:t>
      </w:r>
      <w:r w:rsidR="00B66FE9">
        <w:t>.</w:t>
      </w:r>
      <w:r w:rsidR="00763A72">
        <w:t xml:space="preserve"> </w:t>
      </w:r>
      <w:r w:rsidR="00B041E1">
        <w:t xml:space="preserve">Both confidence intervals include </w:t>
      </w:r>
      <w:r w:rsidR="00BA7001">
        <w:t>1</w:t>
      </w:r>
      <w:r w:rsidR="00706C13">
        <w:t>, that is, we can</w:t>
      </w:r>
      <w:r w:rsidR="005879B6">
        <w:t>no</w:t>
      </w:r>
      <w:r w:rsidR="00706C13">
        <w:t xml:space="preserve">t reject the Null Hypothesis </w:t>
      </w:r>
      <w:proofErr w:type="gramStart"/>
      <w:r w:rsidR="00706C13">
        <w:t xml:space="preserve">for </w:t>
      </w:r>
      <w:r w:rsidR="00E935C4">
        <w:t xml:space="preserve"> either</w:t>
      </w:r>
      <w:proofErr w:type="gramEnd"/>
      <w:r w:rsidR="00E935C4">
        <w:t xml:space="preserve"> of the two conditions.</w:t>
      </w:r>
      <w:commentRangeEnd w:id="22"/>
      <w:r w:rsidR="0004593D">
        <w:rPr>
          <w:rStyle w:val="CommentReference"/>
        </w:rPr>
        <w:commentReference w:id="22"/>
      </w:r>
    </w:p>
    <w:p w14:paraId="511DC312" w14:textId="617FC393" w:rsidR="0072483C" w:rsidRDefault="00706C13" w:rsidP="00EC2370">
      <w:pPr>
        <w:jc w:val="both"/>
      </w:pPr>
      <w:commentRangeStart w:id="23"/>
      <w:r>
        <w:t xml:space="preserve">Not being able to </w:t>
      </w:r>
      <w:r w:rsidRPr="00A84BFB">
        <w:rPr>
          <w:i/>
          <w:iCs/>
        </w:rPr>
        <w:t>reject</w:t>
      </w:r>
      <w:r>
        <w:t xml:space="preserve"> the Null Hypothesis does not equal </w:t>
      </w:r>
      <w:r w:rsidRPr="00A84BFB">
        <w:rPr>
          <w:i/>
          <w:iCs/>
        </w:rPr>
        <w:t>support for</w:t>
      </w:r>
      <w:r>
        <w:t xml:space="preserve"> the Null Hypothesis. Unlike Null</w:t>
      </w:r>
      <w:r w:rsidR="002F5989">
        <w:t xml:space="preserve"> H</w:t>
      </w:r>
      <w:r>
        <w:t xml:space="preserve">ypothesis Testing, Bayesian analyses allow to quantify to what extent the data support the Null Hypothesis, that is, in our case, that responses are accurate for either “Air Drag: Present” or “Air Drag: Absent”. </w:t>
      </w:r>
      <w:commentRangeEnd w:id="23"/>
      <w:r w:rsidR="00265AF1">
        <w:rPr>
          <w:rStyle w:val="CommentReference"/>
        </w:rPr>
        <w:commentReference w:id="23"/>
      </w:r>
      <w:r>
        <w:t xml:space="preserve">We therefore </w:t>
      </w:r>
      <w:r w:rsidR="00454CF0">
        <w:t xml:space="preserve">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w:t>
      </w:r>
      <w:proofErr w:type="spellStart"/>
      <w:r w:rsidR="00454CF0">
        <w:t>rstan</w:t>
      </w:r>
      <w:proofErr w:type="spellEnd"/>
      <w:r w:rsidR="00454CF0">
        <w:t xml:space="preserve">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this option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95639F" w14:paraId="429ABE34" w14:textId="52CE2EF9" w:rsidTr="00C92624">
        <w:trPr>
          <w:trHeight w:val="376"/>
        </w:trPr>
        <w:tc>
          <w:tcPr>
            <w:tcW w:w="8314" w:type="dxa"/>
            <w:shd w:val="clear" w:color="auto" w:fill="FFFFFF" w:themeFill="background1"/>
            <w:vAlign w:val="center"/>
          </w:tcPr>
          <w:p w14:paraId="0CF5905B" w14:textId="10D88FB1" w:rsidR="00454CF0" w:rsidRPr="00A84BFB" w:rsidRDefault="006D1EA7" w:rsidP="00C92624">
            <w:pPr>
              <w:pStyle w:val="MaterialsandMethodsTex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 xml:space="preserve"> ~ Air Drag+</m:t>
                </m:r>
                <m:d>
                  <m:dPr>
                    <m:endChr m:val="|"/>
                    <m:ctrlPr>
                      <w:rPr>
                        <w:rFonts w:ascii="Cambria Math" w:hAnsi="Cambria Math"/>
                        <w:i/>
                        <w:sz w:val="20"/>
                        <w:szCs w:val="20"/>
                        <w:lang w:val="es-ES"/>
                      </w:rPr>
                    </m:ctrlPr>
                  </m:dPr>
                  <m:e>
                    <m:r>
                      <w:rPr>
                        <w:rFonts w:ascii="Cambria Math" w:hAnsi="Cambria Math"/>
                        <w:sz w:val="20"/>
                        <w:szCs w:val="20"/>
                      </w:rPr>
                      <m:t xml:space="preserve">1 </m:t>
                    </m:r>
                  </m:e>
                </m:d>
                <m:r>
                  <w:rPr>
                    <w:rFonts w:ascii="Cambria Math" w:hAnsi="Cambria Math"/>
                    <w:sz w:val="20"/>
                    <w:szCs w:val="20"/>
                  </w:rPr>
                  <m:t xml:space="preserve"> </m:t>
                </m:r>
                <m:r>
                  <w:rPr>
                    <w:rFonts w:ascii="Cambria Math" w:hAnsi="Cambria Math"/>
                    <w:sz w:val="20"/>
                    <w:szCs w:val="20"/>
                    <w:lang w:val="es-ES"/>
                  </w:rPr>
                  <m:t>Participant</m:t>
                </m:r>
                <m:r>
                  <w:rPr>
                    <w:rFonts w:ascii="Cambria Math" w:hAnsi="Cambria Math"/>
                    <w:sz w:val="20"/>
                    <w:szCs w:val="20"/>
                  </w:rPr>
                  <m:t>)</m:t>
                </m:r>
              </m:oMath>
            </m:oMathPara>
          </w:p>
        </w:tc>
        <w:tc>
          <w:tcPr>
            <w:tcW w:w="783" w:type="dxa"/>
            <w:shd w:val="clear" w:color="auto" w:fill="FFFFFF" w:themeFill="background1"/>
            <w:vAlign w:val="center"/>
          </w:tcPr>
          <w:p w14:paraId="43AF9959" w14:textId="0CEF48F2" w:rsidR="00454CF0" w:rsidRPr="0095639F" w:rsidRDefault="00454CF0" w:rsidP="00C92624">
            <w:pPr>
              <w:pStyle w:val="MaterialsandMethodsText"/>
              <w:rPr>
                <w:sz w:val="20"/>
                <w:szCs w:val="20"/>
              </w:rPr>
            </w:pPr>
            <w:r w:rsidRPr="0095639F">
              <w:rPr>
                <w:sz w:val="20"/>
                <w:szCs w:val="20"/>
              </w:rPr>
              <w:t>[</w:t>
            </w:r>
            <w:r w:rsidR="008C6D9F" w:rsidRPr="0095639F">
              <w:rPr>
                <w:sz w:val="20"/>
                <w:szCs w:val="20"/>
              </w:rPr>
              <w:t>17</w:t>
            </w:r>
            <w:r w:rsidRPr="0095639F">
              <w:rPr>
                <w:sz w:val="20"/>
                <w:szCs w:val="20"/>
              </w:rPr>
              <w:t>]</w:t>
            </w:r>
          </w:p>
        </w:tc>
      </w:tr>
    </w:tbl>
    <w:p w14:paraId="2FAECEB5" w14:textId="029648B1" w:rsidR="008663AB" w:rsidRDefault="00454CF0" w:rsidP="00EC2370">
      <w:pPr>
        <w:jc w:val="both"/>
      </w:pPr>
      <w:r>
        <w:t>Brms does n</w:t>
      </w:r>
      <w:r w:rsidR="00B136E5">
        <w:t>ot</w:t>
      </w:r>
      <w:r>
        <w:t xml:space="preserve"> require testing of a Test Model against a Null Model. Rather</w:t>
      </w:r>
      <w:r w:rsidR="00044507">
        <w:t xml:space="preserve">, we can use the </w:t>
      </w:r>
      <w:proofErr w:type="gramStart"/>
      <w:r w:rsidR="00044507">
        <w:t>hypothesis(</w:t>
      </w:r>
      <w:proofErr w:type="gramEnd"/>
      <w:r w:rsidR="00044507">
        <w:t xml:space="preserve">) function to </w:t>
      </w:r>
      <w:r w:rsidR="00706C13">
        <w:t>directly contrast two hypotheses</w:t>
      </w:r>
      <w:r w:rsidR="00044507">
        <w:t xml:space="preserve">. In our case, the </w:t>
      </w:r>
      <w:r w:rsidR="00B136E5">
        <w:t xml:space="preserve">hypothesis is whether performance for </w:t>
      </w:r>
      <w:r w:rsidR="00593F18">
        <w:t>“</w:t>
      </w:r>
      <w:r w:rsidR="00B136E5">
        <w:t>Air Drag: Present</w:t>
      </w:r>
      <w:r w:rsidR="00593F18">
        <w:t>”</w:t>
      </w:r>
      <w:r w:rsidR="00B136E5">
        <w:t xml:space="preserve"> (i.e.</w:t>
      </w:r>
      <w:r w:rsidR="00A9544D">
        <w:t>,</w:t>
      </w:r>
      <w:r w:rsidR="00B136E5">
        <w:t xml:space="preserve"> the intercept) differs more from 1 than performance for </w:t>
      </w:r>
      <w:r w:rsidR="00593F18">
        <w:t>“</w:t>
      </w:r>
      <w:r w:rsidR="00B136E5">
        <w:t>Air Drag: Absent</w:t>
      </w:r>
      <w:r w:rsidR="00593F18">
        <w:t>”</w:t>
      </w:r>
      <w:r w:rsidR="00B136E5">
        <w:t xml:space="preserve"> (i.e.</w:t>
      </w:r>
      <w:r w:rsidR="00A9544D">
        <w:t>,</w:t>
      </w:r>
      <w:r w:rsidR="00B136E5">
        <w:t xml:space="preserve"> the intercept plus the regression coefficient for </w:t>
      </w:r>
      <w:r w:rsidR="00593F18">
        <w:t>“</w:t>
      </w:r>
      <w:r w:rsidR="00B136E5">
        <w:t>Air Drag: Absent</w:t>
      </w:r>
      <w:r w:rsidR="00593F18">
        <w:t>”</w:t>
      </w:r>
      <w:r w:rsidR="00B136E5">
        <w:t>). This test returns a posterior probability of 0.</w:t>
      </w:r>
      <w:r w:rsidR="00A9544D">
        <w:t>49</w:t>
      </w:r>
      <w:r w:rsidR="00B136E5">
        <w:t xml:space="preserve">, which corresponds to an Evidence Ratio of </w:t>
      </w:r>
      <w:r w:rsidR="00B40F2F">
        <w:t>0.</w:t>
      </w:r>
      <w:r w:rsidR="00A9544D">
        <w:t xml:space="preserve">98 </w:t>
      </w:r>
      <w:r w:rsidR="002C3FA2">
        <w:t>(</w:t>
      </w:r>
      <w:r w:rsidR="00593F18">
        <w:t>“</w:t>
      </w:r>
      <w:r w:rsidR="00C21D42">
        <w:t xml:space="preserve">Air Drag: </w:t>
      </w:r>
      <w:r w:rsidR="00A9544D">
        <w:t>Absent</w:t>
      </w:r>
      <w:r w:rsidR="00593F18">
        <w:t>”</w:t>
      </w:r>
      <w:r w:rsidR="00C21D42">
        <w:t xml:space="preserve"> is </w:t>
      </w:r>
      <w:r w:rsidR="002C3FA2">
        <w:t>0.00</w:t>
      </w:r>
      <w:r w:rsidR="00A9544D">
        <w:t>05</w:t>
      </w:r>
      <w:r w:rsidR="00C21D42">
        <w:t xml:space="preserve"> further away from 1</w:t>
      </w:r>
      <w:r w:rsidR="002C3FA2">
        <w:t>, SE = 0.01</w:t>
      </w:r>
      <w:r w:rsidR="006000DE">
        <w:t>4</w:t>
      </w:r>
      <w:r w:rsidR="002C3FA2">
        <w:t>, 95 % CI = [-0.02; 0.0</w:t>
      </w:r>
      <w:r w:rsidR="00A9544D">
        <w:t>2</w:t>
      </w:r>
      <w:r w:rsidR="002C3FA2">
        <w:t>]</w:t>
      </w:r>
      <w:r w:rsidR="00C21D42">
        <w:t>)</w:t>
      </w:r>
      <w:r w:rsidR="00B136E5">
        <w:t>; that is</w:t>
      </w:r>
      <w:r w:rsidR="00A9544D">
        <w:t>,</w:t>
      </w:r>
      <w:r w:rsidR="00B136E5">
        <w:t xml:space="preserve"> the data support </w:t>
      </w:r>
      <w:r w:rsidR="00A9544D">
        <w:t>neither of the two hypotheses over the other.</w:t>
      </w:r>
    </w:p>
    <w:p w14:paraId="6FEC26ED" w14:textId="43FAAC45" w:rsidR="00EE4AFB" w:rsidRDefault="00EE4AFB" w:rsidP="00EC2370">
      <w:pPr>
        <w:jc w:val="both"/>
      </w:pPr>
      <w:r>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95639F" w14:paraId="336774FA" w14:textId="77777777" w:rsidTr="00DF2DEF">
        <w:trPr>
          <w:trHeight w:val="376"/>
        </w:trPr>
        <w:tc>
          <w:tcPr>
            <w:tcW w:w="8314" w:type="dxa"/>
            <w:shd w:val="clear" w:color="auto" w:fill="FFFFFF" w:themeFill="background1"/>
            <w:vAlign w:val="center"/>
          </w:tcPr>
          <w:p w14:paraId="20D32705" w14:textId="35FE4B6A" w:rsidR="00EE4AFB" w:rsidRPr="0095639F" w:rsidRDefault="006D1EA7" w:rsidP="00DF2DEF">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F8CB0CC" w14:textId="5A6F6286" w:rsidR="00EE4AFB" w:rsidRPr="0095639F" w:rsidRDefault="00EE4AFB" w:rsidP="00DF2DEF">
            <w:pPr>
              <w:pStyle w:val="MaterialsandMethodsText"/>
              <w:rPr>
                <w:sz w:val="20"/>
                <w:szCs w:val="20"/>
              </w:rPr>
            </w:pPr>
            <w:r w:rsidRPr="0095639F">
              <w:rPr>
                <w:sz w:val="20"/>
                <w:szCs w:val="20"/>
              </w:rPr>
              <w:t>[</w:t>
            </w:r>
            <w:r w:rsidR="008C6D9F" w:rsidRPr="0095639F">
              <w:rPr>
                <w:sz w:val="20"/>
                <w:szCs w:val="20"/>
              </w:rPr>
              <w:t>1</w:t>
            </w:r>
            <w:r w:rsidR="00D723DF">
              <w:rPr>
                <w:sz w:val="20"/>
                <w:szCs w:val="20"/>
              </w:rPr>
              <w:t>7</w:t>
            </w:r>
            <w:r w:rsidRPr="0095639F">
              <w:rPr>
                <w:sz w:val="20"/>
                <w:szCs w:val="20"/>
              </w:rPr>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95639F" w14:paraId="40EA4683" w14:textId="77777777" w:rsidTr="00C92624">
        <w:trPr>
          <w:trHeight w:val="376"/>
        </w:trPr>
        <w:tc>
          <w:tcPr>
            <w:tcW w:w="8314" w:type="dxa"/>
            <w:shd w:val="clear" w:color="auto" w:fill="FFFFFF" w:themeFill="background1"/>
            <w:vAlign w:val="center"/>
          </w:tcPr>
          <w:p w14:paraId="04D7F21D" w14:textId="769FED79" w:rsidR="00FD122D" w:rsidRPr="0095639F" w:rsidRDefault="006D1EA7"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B6FF3D6" w14:textId="7E239FAC" w:rsidR="00FD122D" w:rsidRPr="0095639F" w:rsidRDefault="00FD122D" w:rsidP="00C92624">
            <w:pPr>
              <w:pStyle w:val="MaterialsandMethodsText"/>
              <w:rPr>
                <w:sz w:val="20"/>
                <w:szCs w:val="20"/>
              </w:rPr>
            </w:pPr>
            <w:r w:rsidRPr="0095639F">
              <w:rPr>
                <w:sz w:val="20"/>
                <w:szCs w:val="20"/>
              </w:rPr>
              <w:t>[</w:t>
            </w:r>
            <w:r w:rsidR="008C6D9F" w:rsidRPr="0095639F">
              <w:rPr>
                <w:sz w:val="20"/>
                <w:szCs w:val="20"/>
              </w:rPr>
              <w:t>1</w:t>
            </w:r>
            <w:r w:rsidR="00D723DF">
              <w:rPr>
                <w:sz w:val="20"/>
                <w:szCs w:val="20"/>
              </w:rPr>
              <w:t>8</w:t>
            </w:r>
            <w:r w:rsidRPr="0095639F">
              <w:rPr>
                <w:sz w:val="20"/>
                <w:szCs w:val="20"/>
              </w:rPr>
              <w:t>]</w:t>
            </w:r>
          </w:p>
        </w:tc>
      </w:tr>
    </w:tbl>
    <w:p w14:paraId="174AF82F" w14:textId="3864000A" w:rsidR="00813196" w:rsidRDefault="007C696F" w:rsidP="00813196">
      <w:pPr>
        <w:jc w:val="both"/>
      </w:pPr>
      <w:commentRangeStart w:id="24"/>
      <w:r>
        <w:t xml:space="preserve">By </w:t>
      </w:r>
      <w:r w:rsidRPr="0059303D">
        <w:t>means of a Likelihood Ratio Test, we found that the Test Model is significantly better than th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62.24;  </m:t>
        </m:r>
      </m:oMath>
      <w:r w:rsidR="00BC780D" w:rsidRPr="00126A28">
        <w:t>p</w:t>
      </w:r>
      <w:r w:rsidR="00BC780D" w:rsidRPr="0059303D">
        <w:t> &lt; 0.0</w:t>
      </w:r>
      <w:r w:rsidR="00BC780D" w:rsidRPr="00126A28">
        <w:t>01</w:t>
      </w:r>
      <w:r w:rsidRPr="00F10F83">
        <w:rPr>
          <w:lang w:val="en-CA"/>
        </w:rPr>
        <w:t xml:space="preserve">). </w:t>
      </w:r>
      <w:r w:rsidR="0090664C" w:rsidRPr="00F10F83">
        <w:t xml:space="preserve">The </w:t>
      </w:r>
      <w:r w:rsidR="0090664C">
        <w:t>intercept for the Test Model is 0.91</w:t>
      </w:r>
      <w:r w:rsidR="002872D2">
        <w:t>06</w:t>
      </w:r>
      <w:r w:rsidR="0090664C">
        <w:t xml:space="preserve"> (SE = 0.</w:t>
      </w:r>
      <w:r w:rsidR="002872D2">
        <w:t>0445</w:t>
      </w:r>
      <w:r w:rsidR="0090664C">
        <w:t xml:space="preserve">) and the </w:t>
      </w:r>
      <w:r w:rsidR="0090664C" w:rsidRPr="0059303D">
        <w:t>interce</w:t>
      </w:r>
      <w:r w:rsidR="0090664C" w:rsidRPr="00126A28">
        <w:t>pt for the Null Model is</w:t>
      </w:r>
      <w:r w:rsidR="00F1505D" w:rsidRPr="00F10F83">
        <w:t xml:space="preserve"> 0.90</w:t>
      </w:r>
      <w:r w:rsidR="005E1751">
        <w:t>1</w:t>
      </w:r>
      <w:r w:rsidR="0090664C" w:rsidRPr="00F10F83">
        <w:t xml:space="preserve"> (SE = 0.</w:t>
      </w:r>
      <w:r w:rsidR="00F1505D" w:rsidRPr="00F10F83">
        <w:t>0445</w:t>
      </w:r>
      <w:r w:rsidR="0090664C" w:rsidRPr="00F10F83">
        <w:t xml:space="preserve">). </w:t>
      </w:r>
      <w:r w:rsidRPr="00F10F83">
        <w:rPr>
          <w:lang w:val="en-CA"/>
        </w:rPr>
        <w:t xml:space="preserve">The regression coefficient for </w:t>
      </w:r>
      <w:r w:rsidR="00211F5D" w:rsidRPr="00F10F83">
        <w:rPr>
          <w:lang w:val="en-CA"/>
        </w:rPr>
        <w:t>“</w:t>
      </w:r>
      <w:r w:rsidRPr="00F10F83">
        <w:rPr>
          <w:lang w:val="en-CA"/>
        </w:rPr>
        <w:t>Air Drag</w:t>
      </w:r>
      <w:r w:rsidRPr="00F10F83">
        <w:t>: Absent</w:t>
      </w:r>
      <w:r w:rsidR="00211F5D" w:rsidRPr="00F10F83">
        <w:t>”</w:t>
      </w:r>
      <w:r w:rsidRPr="00F10F83">
        <w:t xml:space="preserve"> is -0.0</w:t>
      </w:r>
      <w:r w:rsidR="00DB1AF9" w:rsidRPr="00F10F83">
        <w:t>197</w:t>
      </w:r>
      <w:r w:rsidRPr="00F10F83">
        <w:t> (</w:t>
      </w:r>
      <w:del w:id="25" w:author="Björn Jörges" w:date="2020-05-06T23:47:00Z">
        <w:r w:rsidR="00640A0D" w:rsidRPr="006778A0" w:rsidDel="00BC625C">
          <w:delText>t</w:delText>
        </w:r>
      </w:del>
      <m:oMath>
        <m:d>
          <m:dPr>
            <m:ctrlPr>
              <w:del w:id="26" w:author="Björn Jörges" w:date="2020-05-06T23:47:00Z">
                <w:rPr>
                  <w:rFonts w:ascii="Cambria Math" w:hAnsi="Cambria Math"/>
                  <w:i/>
                </w:rPr>
              </w:del>
            </m:ctrlPr>
          </m:dPr>
          <m:e>
            <m:r>
              <w:del w:id="27" w:author="Björn Jörges" w:date="2020-05-06T23:47:00Z">
                <w:rPr>
                  <w:rFonts w:ascii="Cambria Math" w:hAnsi="Cambria Math"/>
                </w:rPr>
                <m:t>16194</m:t>
              </w:del>
            </m:r>
          </m:e>
        </m:d>
        <m:r>
          <w:del w:id="28" w:author="Björn Jörges" w:date="2020-05-06T23:47:00Z">
            <w:rPr>
              <w:rFonts w:ascii="Cambria Math" w:hAnsi="Cambria Math"/>
            </w:rPr>
            <m:t xml:space="preserve">=-7.90;  </m:t>
          </w:del>
        </m:r>
      </m:oMath>
      <w:del w:id="29" w:author="Björn Jörges" w:date="2020-05-06T23:47:00Z">
        <w:r w:rsidR="001B458B" w:rsidRPr="00126A28" w:rsidDel="00BC625C">
          <w:delText>p</w:delText>
        </w:r>
        <w:r w:rsidR="001B458B" w:rsidRPr="0059303D" w:rsidDel="00BC625C">
          <w:delText> </w:delText>
        </w:r>
        <w:r w:rsidR="00F015AC" w:rsidRPr="006778A0" w:rsidDel="00BC625C">
          <w:delText>&lt; 0.01</w:delText>
        </w:r>
        <w:r w:rsidR="001B458B" w:rsidRPr="0059303D" w:rsidDel="00BC625C">
          <w:delText xml:space="preserve">; </w:delText>
        </w:r>
      </w:del>
      <w:r w:rsidRPr="0059303D">
        <w:t>SE = 0.00</w:t>
      </w:r>
      <w:r w:rsidR="0054533C" w:rsidRPr="00126A28">
        <w:t>2</w:t>
      </w:r>
      <w:r w:rsidRPr="00126A28">
        <w:t xml:space="preserve">). </w:t>
      </w:r>
      <w:r w:rsidRPr="00F10F83">
        <w:t xml:space="preserve">We again test whether the intercepts differ significant from </w:t>
      </w:r>
      <w:r w:rsidR="00EF75FD" w:rsidRPr="00F10F83">
        <w:t>1</w:t>
      </w:r>
      <w:r w:rsidRPr="00F10F83">
        <w:t xml:space="preserve"> in either condition. We find that </w:t>
      </w:r>
      <w:r w:rsidR="00AE1848" w:rsidRPr="00F10F83">
        <w:t xml:space="preserve">the intercept does not differ </w:t>
      </w:r>
      <w:r w:rsidR="00EF75FD" w:rsidRPr="00F10F83">
        <w:t xml:space="preserve">for the </w:t>
      </w:r>
      <w:r w:rsidR="00211F5D" w:rsidRPr="00F10F83">
        <w:t>“</w:t>
      </w:r>
      <w:r w:rsidR="00EF75FD" w:rsidRPr="00F10F83">
        <w:t>Air Drag: Present</w:t>
      </w:r>
      <w:r w:rsidR="00211F5D" w:rsidRPr="00F10F83">
        <w:t>”</w:t>
      </w:r>
      <w:r w:rsidR="00EF75FD" w:rsidRPr="00F10F83">
        <w:t xml:space="preserve"> condition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3.803;  </m:t>
        </m:r>
      </m:oMath>
      <w:r w:rsidR="005C7B1B" w:rsidRPr="00126A28">
        <w:t>p</w:t>
      </w:r>
      <w:r w:rsidR="005C7B1B" w:rsidRPr="0059303D">
        <w:t> =</w:t>
      </w:r>
      <w:r w:rsidR="005C7B1B" w:rsidRPr="00126A28">
        <w:t> 0.</w:t>
      </w:r>
      <w:r w:rsidR="00D04C00" w:rsidRPr="006778A0">
        <w:t>051</w:t>
      </w:r>
      <w:r w:rsidR="00EF75FD" w:rsidRPr="00126A28">
        <w:t xml:space="preserve">), while </w:t>
      </w:r>
      <w:r w:rsidR="00AE1848" w:rsidRPr="00F10F83">
        <w:t xml:space="preserve">it </w:t>
      </w:r>
      <w:r w:rsidR="006D07B1" w:rsidRPr="00F10F83">
        <w:t xml:space="preserve">does </w:t>
      </w:r>
      <w:r w:rsidR="00EF75FD" w:rsidRPr="00F10F83">
        <w:t>differ</w:t>
      </w:r>
      <w:r w:rsidR="00AE1848" w:rsidRPr="00F10F83">
        <w:t xml:space="preserve"> </w:t>
      </w:r>
      <w:r w:rsidR="006D07B1" w:rsidRPr="00F10F83">
        <w:t xml:space="preserve">significantly </w:t>
      </w:r>
      <w:r w:rsidR="00AE1848" w:rsidRPr="00F10F83">
        <w:t xml:space="preserve">for the </w:t>
      </w:r>
      <w:r w:rsidR="00211F5D" w:rsidRPr="00F10F83">
        <w:t>“</w:t>
      </w:r>
      <w:r w:rsidR="00AE1848" w:rsidRPr="00F10F83">
        <w:t>Air Drag: Absent</w:t>
      </w:r>
      <w:r w:rsidR="00211F5D" w:rsidRPr="00F10F83">
        <w:t>”</w:t>
      </w:r>
      <w:r w:rsidR="00AE1848" w:rsidRPr="00F10F83">
        <w:t xml:space="preserve"> condition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5.455; </m:t>
        </m:r>
      </m:oMath>
      <w:r w:rsidR="00AE1848" w:rsidRPr="00126A28">
        <w:t> = 0.01</w:t>
      </w:r>
      <w:r w:rsidR="0017318A" w:rsidRPr="006778A0">
        <w:t>9</w:t>
      </w:r>
      <w:r w:rsidR="006D07B1" w:rsidRPr="0059303D">
        <w:t>).</w:t>
      </w:r>
      <w:r w:rsidR="00813196">
        <w:t xml:space="preserve"> Then we computed the confidence interval (95% confidence interval) for the intercept of the Null model using a bootstrap procedure for both conditions “Air</w:t>
      </w:r>
      <w:r w:rsidR="002F5AA3">
        <w:t xml:space="preserve"> D</w:t>
      </w:r>
      <w:r w:rsidR="00813196">
        <w:t>rag: Present” [</w:t>
      </w:r>
      <w:r w:rsidR="003242A4">
        <w:t>0.821;1.008]</w:t>
      </w:r>
      <w:r w:rsidR="00813196">
        <w:t xml:space="preserve"> and “Air</w:t>
      </w:r>
      <w:r w:rsidR="002F5AA3">
        <w:t xml:space="preserve"> D</w:t>
      </w:r>
      <w:r w:rsidR="00813196">
        <w:t xml:space="preserve">rag: Absent” </w:t>
      </w:r>
      <w:r w:rsidR="003242A4">
        <w:t>[0.802; 0.987]</w:t>
      </w:r>
      <w:r w:rsidR="00813196">
        <w:t>. The confidence interval for “Air</w:t>
      </w:r>
      <w:r w:rsidR="002F5AA3">
        <w:t xml:space="preserve"> D</w:t>
      </w:r>
      <w:r w:rsidR="00813196">
        <w:t xml:space="preserve">rag: Present” includes </w:t>
      </w:r>
      <w:r w:rsidR="00D63515">
        <w:t>1</w:t>
      </w:r>
      <w:r w:rsidR="00813196">
        <w:t>, whereas its counterpart for “Air</w:t>
      </w:r>
      <w:r w:rsidR="002F5AA3">
        <w:t xml:space="preserve"> D</w:t>
      </w:r>
      <w:r w:rsidR="00813196">
        <w:t xml:space="preserve">rag: Absent” not. </w:t>
      </w:r>
      <w:commentRangeEnd w:id="24"/>
      <w:r w:rsidR="0004593D">
        <w:rPr>
          <w:rStyle w:val="CommentReference"/>
        </w:rPr>
        <w:commentReference w:id="24"/>
      </w:r>
    </w:p>
    <w:p w14:paraId="103A5259" w14:textId="135E20F1" w:rsidR="00982D30" w:rsidRDefault="006D07B1" w:rsidP="00EC2370">
      <w:pPr>
        <w:jc w:val="both"/>
      </w:pPr>
      <w:r w:rsidRPr="0059303D">
        <w:t xml:space="preserve">However, considering that the intercept for </w:t>
      </w:r>
      <w:r w:rsidR="00211F5D" w:rsidRPr="00126A28">
        <w:t>“</w:t>
      </w:r>
      <w:r w:rsidRPr="00126A28">
        <w:t xml:space="preserve">Air Drag: </w:t>
      </w:r>
      <w:r w:rsidR="003242A4">
        <w:t>Absent</w:t>
      </w:r>
      <w:r w:rsidR="00211F5D" w:rsidRPr="00F10F83">
        <w:t>”</w:t>
      </w:r>
      <w:r w:rsidRPr="00F10F83">
        <w:t xml:space="preserve"> is only marginally different from 1, we again perform the Bayesian analysis outlined above</w:t>
      </w:r>
      <w:r w:rsidR="00B07FC5" w:rsidRPr="00F10F83">
        <w:t xml:space="preserve"> with the following </w:t>
      </w:r>
      <w:r w:rsidR="00982D30" w:rsidRPr="00F10F83">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95639F" w14:paraId="6676930C" w14:textId="2469EA01" w:rsidTr="007D065C">
        <w:trPr>
          <w:trHeight w:val="376"/>
        </w:trPr>
        <w:tc>
          <w:tcPr>
            <w:tcW w:w="8314" w:type="dxa"/>
            <w:shd w:val="clear" w:color="auto" w:fill="FFFFFF" w:themeFill="background1"/>
            <w:vAlign w:val="center"/>
          </w:tcPr>
          <w:p w14:paraId="2875DDDA" w14:textId="2E71164B" w:rsidR="00982D30" w:rsidRPr="003242A4" w:rsidRDefault="006D1EA7" w:rsidP="007D065C">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tial</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CCCC38B" w14:textId="04008E90" w:rsidR="00982D30" w:rsidRPr="0095639F" w:rsidRDefault="00982D30" w:rsidP="007D065C">
            <w:pPr>
              <w:pStyle w:val="MaterialsandMethodsText"/>
              <w:rPr>
                <w:sz w:val="20"/>
                <w:szCs w:val="20"/>
              </w:rPr>
            </w:pPr>
            <w:r w:rsidRPr="0095639F">
              <w:rPr>
                <w:sz w:val="20"/>
                <w:szCs w:val="20"/>
              </w:rPr>
              <w:t>[</w:t>
            </w:r>
            <w:r w:rsidR="008C6D9F" w:rsidRPr="0095639F">
              <w:rPr>
                <w:sz w:val="20"/>
                <w:szCs w:val="20"/>
              </w:rPr>
              <w:t>20</w:t>
            </w:r>
            <w:r w:rsidRPr="0095639F">
              <w:rPr>
                <w:sz w:val="20"/>
                <w:szCs w:val="20"/>
              </w:rPr>
              <w:t>]</w:t>
            </w:r>
          </w:p>
        </w:tc>
      </w:tr>
    </w:tbl>
    <w:p w14:paraId="2D86D503" w14:textId="3E7A991C" w:rsidR="00EE4AFB" w:rsidRDefault="006D07B1" w:rsidP="00EC2370">
      <w:pPr>
        <w:jc w:val="both"/>
      </w:pPr>
      <w:r>
        <w:lastRenderedPageBreak/>
        <w:t>Here, we find a Posterior Probability of 0.9</w:t>
      </w:r>
      <w:r w:rsidR="001E6985">
        <w:t>7</w:t>
      </w:r>
      <w:r>
        <w:t xml:space="preserve">, corresponding to an Evidence Ratio of </w:t>
      </w:r>
      <w:r w:rsidR="001E6985">
        <w:t>3</w:t>
      </w:r>
      <w:r w:rsidR="0090257E">
        <w:t>5.04</w:t>
      </w:r>
      <w:r>
        <w:t xml:space="preserve">, in favor of </w:t>
      </w:r>
      <w:r w:rsidR="00593F18">
        <w:t>“</w:t>
      </w:r>
      <w:r>
        <w:t>Air Drag: Present</w:t>
      </w:r>
      <w:r w:rsidR="00593F18">
        <w:t>”</w:t>
      </w:r>
      <w:r>
        <w:t xml:space="preserve"> eliciting more accurate responses</w:t>
      </w:r>
      <w:r w:rsidR="00C21D42">
        <w:t xml:space="preserve"> (</w:t>
      </w:r>
      <w:r w:rsidR="00593F18">
        <w:t>“</w:t>
      </w:r>
      <w:r w:rsidR="001C092D">
        <w:t>Air Drag: Present</w:t>
      </w:r>
      <w:r w:rsidR="00593F18">
        <w:t>”</w:t>
      </w:r>
      <w:r w:rsidR="001C092D">
        <w:t xml:space="preserve"> is </w:t>
      </w:r>
      <w:r w:rsidR="00237569">
        <w:t>-</w:t>
      </w:r>
      <w:r w:rsidR="001C092D">
        <w:t>0.02 closer to 1</w:t>
      </w:r>
      <w:r w:rsidR="00C21D42">
        <w:t>, SE = 0.</w:t>
      </w:r>
      <w:r w:rsidR="001C092D">
        <w:t>007</w:t>
      </w:r>
      <w:r w:rsidR="00C21D42">
        <w:t>, 95 % CI = [</w:t>
      </w:r>
      <w:r w:rsidR="004C4C24">
        <w:t>-</w:t>
      </w:r>
      <w:r w:rsidR="00C21D42">
        <w:t>0.</w:t>
      </w:r>
      <w:r w:rsidR="001C092D">
        <w:t>0</w:t>
      </w:r>
      <w:r w:rsidR="004C4C24">
        <w:t>27</w:t>
      </w:r>
      <w:r w:rsidR="00C21D42">
        <w:t xml:space="preserve">; </w:t>
      </w:r>
      <w:r w:rsidR="004C4C24">
        <w:t>-</w:t>
      </w:r>
      <w:r w:rsidR="00C21D42">
        <w:t>0.</w:t>
      </w:r>
      <w:r w:rsidR="001C092D">
        <w:t>0</w:t>
      </w:r>
      <w:r w:rsidR="004C4C24">
        <w:t>17</w:t>
      </w:r>
      <w:r w:rsidR="00C21D42">
        <w:t>])</w:t>
      </w:r>
      <w:r>
        <w:t xml:space="preserve">. This represents </w:t>
      </w:r>
      <w:r w:rsidR="00F47E22">
        <w:t>moderate-to-</w:t>
      </w:r>
      <w:r>
        <w:t xml:space="preserve">strong evidence that humans use internalized knowledge of Air Drag to extrapolate </w:t>
      </w:r>
      <w:r w:rsidR="005879B6">
        <w:t>positional information</w:t>
      </w:r>
      <w:r>
        <w:t>.</w:t>
      </w:r>
    </w:p>
    <w:p w14:paraId="3E929557" w14:textId="4CEC9000" w:rsidR="00BC575F" w:rsidRDefault="00BC575F" w:rsidP="00EC2370">
      <w:pPr>
        <w:jc w:val="both"/>
      </w:pPr>
      <w:r>
        <w:t xml:space="preserve">Overall, our data represents strong evidence that humans do not switch between an air drag-based model and a non-air drag-based model for motion extrapolation, but rather use the same model independently of what is presented to them. The timing task furthermore provides </w:t>
      </w:r>
      <w:r w:rsidR="00DD0E36">
        <w:t xml:space="preserve">no </w:t>
      </w:r>
      <w:r>
        <w:t xml:space="preserve">evidence </w:t>
      </w:r>
      <w:r w:rsidR="00DD0E36">
        <w:t xml:space="preserve">to distinguish between an </w:t>
      </w:r>
      <w:r>
        <w:t>air drag</w:t>
      </w:r>
      <w:r w:rsidR="00DD0E36">
        <w:t>-dependent and an air drag</w:t>
      </w:r>
      <w:r>
        <w:t xml:space="preserve">-independent model, while the spatial task provides </w:t>
      </w:r>
      <w:r w:rsidR="00E16F22">
        <w:t xml:space="preserve">relatively strong </w:t>
      </w:r>
      <w:r>
        <w:t>evidence in favor of an air drag-based model.</w:t>
      </w:r>
    </w:p>
    <w:p w14:paraId="3D34BAAC" w14:textId="25B8F4DC" w:rsidR="001B67E1" w:rsidRDefault="0025722C" w:rsidP="001B67E1">
      <w:pPr>
        <w:keepNext/>
        <w:jc w:val="both"/>
      </w:pPr>
      <w:r>
        <w:rPr>
          <w:noProof/>
        </w:rPr>
        <w:drawing>
          <wp:inline distT="0" distB="0" distL="0" distR="0" wp14:anchorId="3BC186CE" wp14:editId="270FEF14">
            <wp:extent cx="5935344" cy="2967672"/>
            <wp:effectExtent l="0" t="0" r="889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5344" cy="2967672"/>
                    </a:xfrm>
                    <a:prstGeom prst="rect">
                      <a:avLst/>
                    </a:prstGeom>
                    <a:noFill/>
                    <a:ln>
                      <a:noFill/>
                    </a:ln>
                  </pic:spPr>
                </pic:pic>
              </a:graphicData>
            </a:graphic>
          </wp:inline>
        </w:drawing>
      </w:r>
    </w:p>
    <w:p w14:paraId="2786F528" w14:textId="5B8F21B5" w:rsidR="001B67E1" w:rsidRDefault="001B67E1" w:rsidP="001B67E1">
      <w:pPr>
        <w:pStyle w:val="Caption"/>
        <w:jc w:val="both"/>
      </w:pPr>
      <w:bookmarkStart w:id="30" w:name="_Ref36174245"/>
      <w:r>
        <w:t xml:space="preserve">Figure </w:t>
      </w:r>
      <w:fldSimple w:instr=" SEQ Figure \* ARABIC ">
        <w:r w:rsidR="002E7542">
          <w:rPr>
            <w:noProof/>
          </w:rPr>
          <w:t>2</w:t>
        </w:r>
      </w:fldSimple>
      <w:bookmarkEnd w:id="30"/>
      <w:r>
        <w:t>: Distribution of responses error ratios for Air</w:t>
      </w:r>
      <w:r w:rsidR="002F5AA3">
        <w:t xml:space="preserve"> </w:t>
      </w:r>
      <w:r>
        <w:t>drag and No Air</w:t>
      </w:r>
      <w:r w:rsidR="002F5AA3">
        <w:t xml:space="preserve"> </w:t>
      </w:r>
      <w:r>
        <w:t>drag. Each small transparent dot represents one trial.</w:t>
      </w:r>
      <w:r w:rsidR="00BF6217">
        <w:t xml:space="preserve"> The fat black dot is the median across all conditions and participant.</w:t>
      </w:r>
      <w:r w:rsidR="00660D60">
        <w:t xml:space="preserve"> The short solid horizontal lines represent the median performance for each participant. </w:t>
      </w:r>
      <w:r>
        <w:t xml:space="preserve"> The dotted line indicates a timing error ratio of 1, that is perfect accuracy. </w:t>
      </w:r>
      <w:r w:rsidR="00660D60">
        <w:t xml:space="preserve">In the insets, we display the mean error of each condition (dots); the error bars indicate +/- 1 standard error. </w:t>
      </w:r>
      <w:r w:rsidR="00BF6217">
        <w:t xml:space="preserve"> </w:t>
      </w:r>
      <w:r>
        <w:t>A. Timing task. B. Spatial task.</w:t>
      </w:r>
    </w:p>
    <w:p w14:paraId="12650D39" w14:textId="1445F3BD" w:rsidR="00DF2DEF" w:rsidRDefault="000E10F8" w:rsidP="000E10F8">
      <w:pPr>
        <w:pStyle w:val="Heading3"/>
      </w:pPr>
      <w:r>
        <w:t xml:space="preserve">Hypothesis 2: </w:t>
      </w:r>
      <w:commentRangeStart w:id="31"/>
      <w:r>
        <w:t>Target size and air drag-related extrapolation</w:t>
      </w:r>
      <w:commentRangeEnd w:id="31"/>
      <w:r w:rsidR="00ED4695">
        <w:rPr>
          <w:rStyle w:val="CommentReference"/>
          <w:rFonts w:asciiTheme="minorHAnsi" w:eastAsiaTheme="minorHAnsi" w:hAnsiTheme="minorHAnsi" w:cstheme="minorBidi"/>
          <w:color w:val="auto"/>
        </w:rPr>
        <w:commentReference w:id="31"/>
      </w:r>
    </w:p>
    <w:p w14:paraId="4BC3257D" w14:textId="2A5D286B" w:rsidR="00EA75AC" w:rsidRDefault="00EA75AC" w:rsidP="00EA75AC">
      <w:pPr>
        <w:jc w:val="both"/>
      </w:pPr>
      <w:r>
        <w:t xml:space="preserve">We furthermore hypothesized that humans might extrapolate motion </w:t>
      </w:r>
      <w:proofErr w:type="gramStart"/>
      <w:r>
        <w:t>taking into account</w:t>
      </w:r>
      <w:proofErr w:type="gramEnd"/>
      <w:r w:rsidR="004A61C4">
        <w:t xml:space="preserve"> that air drag affects objects of different physical sizes differently.</w:t>
      </w:r>
      <w:r w:rsidR="00B02A5F">
        <w:t xml:space="preserve"> </w:t>
      </w:r>
      <w:r w:rsidR="00B02A5F">
        <w:fldChar w:fldCharType="begin"/>
      </w:r>
      <w:r w:rsidR="00B02A5F">
        <w:instrText xml:space="preserve"> REF _Ref37723620 \h </w:instrText>
      </w:r>
      <w:r w:rsidR="00B02A5F">
        <w:fldChar w:fldCharType="separate"/>
      </w:r>
      <w:r w:rsidR="00B02A5F">
        <w:t xml:space="preserve">Figure </w:t>
      </w:r>
      <w:r w:rsidR="00B02A5F">
        <w:rPr>
          <w:noProof/>
        </w:rPr>
        <w:t>3</w:t>
      </w:r>
      <w:r w:rsidR="00B02A5F">
        <w:fldChar w:fldCharType="end"/>
      </w:r>
      <w:r w:rsidR="00B02A5F">
        <w:t xml:space="preserve"> visualizes the response distribution and mean errors for each target size and task.</w:t>
      </w:r>
      <w:r w:rsidR="004A61C4">
        <w:t xml:space="preserve"> </w:t>
      </w:r>
      <w:r>
        <w:t xml:space="preserve">To test this hypothesis, we use Linear Mixed Modelling </w:t>
      </w:r>
      <w:r w:rsidR="00E46B40">
        <w:t>to fit the following models</w:t>
      </w:r>
      <w:r w:rsidR="00231BFC">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07F047B9" w14:textId="77777777" w:rsidTr="00BC5EA2">
        <w:trPr>
          <w:trHeight w:val="376"/>
        </w:trPr>
        <w:tc>
          <w:tcPr>
            <w:tcW w:w="8314" w:type="dxa"/>
            <w:shd w:val="clear" w:color="auto" w:fill="FFFFFF" w:themeFill="background1"/>
            <w:vAlign w:val="center"/>
          </w:tcPr>
          <w:p w14:paraId="18820CB2" w14:textId="2FB9794B" w:rsidR="00EA75AC" w:rsidRPr="0095639F" w:rsidRDefault="006D1EA7" w:rsidP="00BC5EA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ins w:id="32" w:author="Björn Jörges" w:date="2020-05-06T23:26:00Z">
                    <w:rPr>
                      <w:rFonts w:ascii="Cambria Math" w:hAnsi="Cambria Math"/>
                      <w:sz w:val="20"/>
                      <w:szCs w:val="20"/>
                      <w:lang w:val="es-ES"/>
                    </w:rPr>
                    <m:t>Air Drag*</m:t>
                  </w:ins>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02DCBCD" w14:textId="1C0D45C3" w:rsidR="00EA75AC" w:rsidRPr="0095639F" w:rsidRDefault="00EA75AC" w:rsidP="00BC5EA2">
            <w:pPr>
              <w:pStyle w:val="MaterialsandMethodsText"/>
              <w:rPr>
                <w:sz w:val="20"/>
                <w:szCs w:val="20"/>
              </w:rPr>
            </w:pPr>
            <w:r w:rsidRPr="0095639F">
              <w:rPr>
                <w:sz w:val="20"/>
                <w:szCs w:val="20"/>
              </w:rPr>
              <w:t>[</w:t>
            </w:r>
            <w:r w:rsidR="00D723DF">
              <w:rPr>
                <w:sz w:val="20"/>
                <w:szCs w:val="20"/>
              </w:rPr>
              <w:t>19</w:t>
            </w:r>
            <w:r w:rsidRPr="0095639F">
              <w:rPr>
                <w:sz w:val="20"/>
                <w:szCs w:val="20"/>
              </w:rPr>
              <w:t>]</w:t>
            </w:r>
          </w:p>
        </w:tc>
      </w:tr>
      <w:tr w:rsidR="00EA75AC" w:rsidRPr="0095639F" w14:paraId="5C2D3835" w14:textId="77777777" w:rsidTr="00BC5EA2">
        <w:trPr>
          <w:trHeight w:val="376"/>
        </w:trPr>
        <w:tc>
          <w:tcPr>
            <w:tcW w:w="8314" w:type="dxa"/>
            <w:shd w:val="clear" w:color="auto" w:fill="FFFFFF" w:themeFill="background1"/>
            <w:vAlign w:val="center"/>
          </w:tcPr>
          <w:p w14:paraId="27FC4C4A" w14:textId="6F4C90BA" w:rsidR="00EA75AC" w:rsidRPr="0095639F" w:rsidRDefault="006D1EA7" w:rsidP="00BC5EA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ins w:id="33" w:author="Björn Jörges" w:date="2020-05-06T23:27:00Z">
                    <w:rPr>
                      <w:rFonts w:ascii="Cambria Math" w:hAnsi="Cambria Math"/>
                      <w:sz w:val="20"/>
                      <w:szCs w:val="20"/>
                      <w:lang w:val="es-ES"/>
                    </w:rPr>
                    <m:t>Air Drag*</m:t>
                  </w:ins>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50782AF" w14:textId="443A10F2" w:rsidR="00EA75AC" w:rsidRPr="0095639F" w:rsidRDefault="00EA75AC" w:rsidP="00BC5EA2">
            <w:pPr>
              <w:pStyle w:val="MaterialsandMethodsText"/>
              <w:rPr>
                <w:sz w:val="20"/>
                <w:szCs w:val="20"/>
              </w:rPr>
            </w:pPr>
            <w:r w:rsidRPr="0095639F">
              <w:rPr>
                <w:sz w:val="20"/>
                <w:szCs w:val="20"/>
              </w:rPr>
              <w:t>[</w:t>
            </w:r>
            <w:r w:rsidR="00D723DF">
              <w:rPr>
                <w:sz w:val="20"/>
                <w:szCs w:val="20"/>
              </w:rPr>
              <w:t>20</w:t>
            </w:r>
            <w:r w:rsidRPr="0095639F">
              <w:rPr>
                <w:sz w:val="20"/>
                <w:szCs w:val="20"/>
              </w:rPr>
              <w:t>]</w:t>
            </w:r>
          </w:p>
        </w:tc>
      </w:tr>
    </w:tbl>
    <w:p w14:paraId="4DD231C7" w14:textId="0DFEFE9A" w:rsidR="00EA75AC" w:rsidRPr="000F2606" w:rsidRDefault="00EA75AC" w:rsidP="00EA75AC">
      <w:r>
        <w:t xml:space="preserve">And compare them again Null Models without Ball </w:t>
      </w:r>
      <w:r w:rsidR="00A06443">
        <w:t>Size</w:t>
      </w:r>
      <w:r>
        <w:t xml:space="preserv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19E812D0" w14:textId="77777777" w:rsidTr="00BC5EA2">
        <w:trPr>
          <w:trHeight w:val="376"/>
        </w:trPr>
        <w:tc>
          <w:tcPr>
            <w:tcW w:w="8314" w:type="dxa"/>
            <w:shd w:val="clear" w:color="auto" w:fill="FFFFFF" w:themeFill="background1"/>
            <w:vAlign w:val="center"/>
          </w:tcPr>
          <w:p w14:paraId="13CC880C" w14:textId="38B4E4E4" w:rsidR="00EA75AC" w:rsidRPr="0095639F" w:rsidRDefault="006D1EA7" w:rsidP="00BC5EA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ins w:id="34" w:author="Björn Jörges" w:date="2020-05-06T23:27:00Z">
                    <w:rPr>
                      <w:rFonts w:ascii="Cambria Math" w:hAnsi="Cambria Math"/>
                      <w:sz w:val="20"/>
                      <w:szCs w:val="20"/>
                      <w:lang w:val="es-ES"/>
                    </w:rPr>
                    <m:t xml:space="preserve">Air Drag+Ball Size+ </m:t>
                  </w:ins>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88BE54A" w14:textId="02A8FC38" w:rsidR="00EA75AC" w:rsidRPr="0095639F" w:rsidRDefault="00EA75AC" w:rsidP="00BC5EA2">
            <w:pPr>
              <w:pStyle w:val="MaterialsandMethodsText"/>
              <w:rPr>
                <w:sz w:val="20"/>
                <w:szCs w:val="20"/>
              </w:rPr>
            </w:pPr>
            <w:r w:rsidRPr="0095639F">
              <w:rPr>
                <w:sz w:val="20"/>
                <w:szCs w:val="20"/>
              </w:rPr>
              <w:t>[</w:t>
            </w:r>
            <w:r w:rsidR="00C97C9C">
              <w:rPr>
                <w:sz w:val="20"/>
                <w:szCs w:val="20"/>
              </w:rPr>
              <w:t>2</w:t>
            </w:r>
            <w:r w:rsidR="00D723DF">
              <w:rPr>
                <w:sz w:val="20"/>
                <w:szCs w:val="20"/>
              </w:rPr>
              <w:t>1</w:t>
            </w:r>
            <w:r w:rsidRPr="0095639F">
              <w:rPr>
                <w:sz w:val="20"/>
                <w:szCs w:val="20"/>
              </w:rPr>
              <w:t>]</w:t>
            </w:r>
          </w:p>
        </w:tc>
      </w:tr>
      <w:tr w:rsidR="00EA75AC" w:rsidRPr="0095639F" w14:paraId="19371404" w14:textId="77777777" w:rsidTr="00BC5EA2">
        <w:trPr>
          <w:trHeight w:val="376"/>
        </w:trPr>
        <w:tc>
          <w:tcPr>
            <w:tcW w:w="8314" w:type="dxa"/>
            <w:shd w:val="clear" w:color="auto" w:fill="FFFFFF" w:themeFill="background1"/>
            <w:vAlign w:val="center"/>
          </w:tcPr>
          <w:p w14:paraId="7726819D" w14:textId="00545CC3" w:rsidR="00EA75AC" w:rsidRPr="0095639F" w:rsidRDefault="006D1EA7" w:rsidP="00BC5EA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m:t>
                </m:r>
                <m:r>
                  <w:ins w:id="35" w:author="Björn Jörges" w:date="2020-05-06T23:27:00Z">
                    <w:rPr>
                      <w:rFonts w:ascii="Cambria Math" w:hAnsi="Cambria Math"/>
                      <w:sz w:val="20"/>
                      <w:szCs w:val="20"/>
                      <w:lang w:val="es-ES"/>
                    </w:rPr>
                    <m:t xml:space="preserve"> Air Drag+Ball Size+</m:t>
                  </w:ins>
                </m:r>
                <m:r>
                  <w:rPr>
                    <w:rFonts w:ascii="Cambria Math" w:hAnsi="Cambria Math"/>
                    <w:sz w:val="20"/>
                    <w:szCs w:val="20"/>
                    <w:lang w:val="es-ES"/>
                  </w:rPr>
                  <m:t xml:space="preserve">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B474BE3" w14:textId="27E09DD4" w:rsidR="00EA75AC" w:rsidRPr="0095639F" w:rsidRDefault="00EA75AC" w:rsidP="00BC5EA2">
            <w:pPr>
              <w:pStyle w:val="MaterialsandMethodsText"/>
              <w:rPr>
                <w:sz w:val="20"/>
                <w:szCs w:val="20"/>
              </w:rPr>
            </w:pPr>
            <w:r w:rsidRPr="0095639F">
              <w:rPr>
                <w:sz w:val="20"/>
                <w:szCs w:val="20"/>
              </w:rPr>
              <w:t>[</w:t>
            </w:r>
            <w:r w:rsidR="00C97C9C">
              <w:rPr>
                <w:sz w:val="20"/>
                <w:szCs w:val="20"/>
              </w:rPr>
              <w:t>2</w:t>
            </w:r>
            <w:r w:rsidR="00D723DF">
              <w:rPr>
                <w:sz w:val="20"/>
                <w:szCs w:val="20"/>
              </w:rPr>
              <w:t>2</w:t>
            </w:r>
            <w:r w:rsidRPr="0095639F">
              <w:rPr>
                <w:sz w:val="20"/>
                <w:szCs w:val="20"/>
              </w:rPr>
              <w:t>]</w:t>
            </w:r>
          </w:p>
        </w:tc>
      </w:tr>
    </w:tbl>
    <w:p w14:paraId="5E0D49E4" w14:textId="46F18065" w:rsidR="006A1FC1" w:rsidRDefault="00EA75AC" w:rsidP="004A61C4">
      <w:pPr>
        <w:jc w:val="both"/>
      </w:pPr>
      <w:r>
        <w:lastRenderedPageBreak/>
        <w:t xml:space="preserve">We tested the Test Models against the Null Models with a Likelihood Ratio Test and found the variable “Ball Size” did not improve the model fit significantly for the temporal task </w:t>
      </w:r>
      <w:r w:rsidR="00B35C82" w:rsidRPr="00E80187">
        <w:t>(</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m:t>
        </m:r>
        <m:r>
          <w:del w:id="36" w:author="Björn Jörges" w:date="2020-05-06T23:29:00Z">
            <w:rPr>
              <w:rFonts w:ascii="Cambria Math" w:hAnsi="Cambria Math"/>
            </w:rPr>
            <m:t>0.487</m:t>
          </w:del>
        </m:r>
        <m:r>
          <w:ins w:id="37" w:author="Björn Jörges" w:date="2020-05-06T23:29:00Z">
            <w:rPr>
              <w:rFonts w:ascii="Cambria Math" w:hAnsi="Cambria Math"/>
            </w:rPr>
            <m:t>1.161</m:t>
          </w:ins>
        </m:r>
        <m:r>
          <w:rPr>
            <w:rFonts w:ascii="Cambria Math" w:hAnsi="Cambria Math"/>
          </w:rPr>
          <m:t xml:space="preserve">;  </m:t>
        </m:r>
      </m:oMath>
      <w:r w:rsidR="00B35C82" w:rsidRPr="00E80187">
        <w:t>p </w:t>
      </w:r>
      <w:r w:rsidR="00D01C7F">
        <w:t>= 0.</w:t>
      </w:r>
      <w:del w:id="38" w:author="Björn Jörges" w:date="2020-05-06T23:28:00Z">
        <w:r w:rsidR="00D01C7F" w:rsidDel="00DF2D86">
          <w:delText>485</w:delText>
        </w:r>
      </w:del>
      <w:ins w:id="39" w:author="Björn Jörges" w:date="2020-05-06T23:28:00Z">
        <w:r w:rsidR="00DF2D86">
          <w:t>283</w:t>
        </w:r>
      </w:ins>
      <w:r w:rsidR="00B35C82" w:rsidRPr="00E80187">
        <w:rPr>
          <w:lang w:val="en-CA"/>
        </w:rPr>
        <w:t>)</w:t>
      </w:r>
      <w:r w:rsidR="00B35C82">
        <w:t>.</w:t>
      </w:r>
      <w:r w:rsidR="00A77E81">
        <w:t xml:space="preserve"> </w:t>
      </w:r>
      <w:r w:rsidR="00ED2869" w:rsidRPr="00E80187">
        <w:t xml:space="preserve">The </w:t>
      </w:r>
      <w:r w:rsidR="00ED2869">
        <w:t xml:space="preserve">intercept for the Test Model is </w:t>
      </w:r>
      <w:r w:rsidR="002B0EC1">
        <w:t>1.0</w:t>
      </w:r>
      <w:ins w:id="40" w:author="Björn Jörges" w:date="2020-05-06T23:29:00Z">
        <w:r w:rsidR="00C83D2F">
          <w:t>08</w:t>
        </w:r>
      </w:ins>
      <w:del w:id="41" w:author="Björn Jörges" w:date="2020-05-06T23:29:00Z">
        <w:r w:rsidR="002B0EC1" w:rsidDel="00C83D2F">
          <w:delText>13</w:delText>
        </w:r>
      </w:del>
      <w:r w:rsidR="00ED2869">
        <w:t xml:space="preserve"> (SE = 0.</w:t>
      </w:r>
      <w:r w:rsidR="002B0EC1">
        <w:t>106</w:t>
      </w:r>
      <w:r w:rsidR="00ED2869">
        <w:t xml:space="preserve">) and the </w:t>
      </w:r>
      <w:r w:rsidR="00ED2869" w:rsidRPr="00E80187">
        <w:t xml:space="preserve">intercept for the Null Model is </w:t>
      </w:r>
      <w:r w:rsidR="00ED2869">
        <w:t>1.0</w:t>
      </w:r>
      <w:ins w:id="42" w:author="Björn Jörges" w:date="2020-05-06T23:29:00Z">
        <w:r w:rsidR="00C83D2F">
          <w:t>0</w:t>
        </w:r>
      </w:ins>
      <w:del w:id="43" w:author="Björn Jörges" w:date="2020-05-06T23:29:00Z">
        <w:r w:rsidR="00ED2869" w:rsidDel="00C83D2F">
          <w:delText>1</w:delText>
        </w:r>
      </w:del>
      <w:r w:rsidR="002B0EC1">
        <w:t>5</w:t>
      </w:r>
      <w:r w:rsidR="00ED2869" w:rsidRPr="00E80187">
        <w:t xml:space="preserve"> (SE = 0.</w:t>
      </w:r>
      <w:r w:rsidR="00ED2869">
        <w:t>106</w:t>
      </w:r>
      <w:r w:rsidR="00ED2869" w:rsidRPr="00E80187">
        <w:t xml:space="preserve">). </w:t>
      </w:r>
      <w:r w:rsidR="00ED2869" w:rsidRPr="00E80187">
        <w:rPr>
          <w:lang w:val="en-CA"/>
        </w:rPr>
        <w:t>The regression coefficient for “</w:t>
      </w:r>
      <w:r w:rsidR="00FC6F34">
        <w:t>Ball Size: 0.12 m</w:t>
      </w:r>
      <w:r w:rsidR="00ED2869" w:rsidRPr="00E80187">
        <w:t xml:space="preserve">” is </w:t>
      </w:r>
      <w:del w:id="44" w:author="Björn Jörges" w:date="2020-05-06T23:32:00Z">
        <w:r w:rsidR="0015469C" w:rsidDel="00E235E4">
          <w:delText>0.004</w:delText>
        </w:r>
      </w:del>
      <w:ins w:id="45" w:author="Björn Jörges" w:date="2020-05-06T23:32:00Z">
        <w:r w:rsidR="00E235E4">
          <w:t>-0.002</w:t>
        </w:r>
      </w:ins>
      <w:r w:rsidR="00ED2869" w:rsidRPr="00E80187">
        <w:t> (</w:t>
      </w:r>
      <w:del w:id="46" w:author="Björn Jörges" w:date="2020-05-06T23:46:00Z">
        <w:r w:rsidR="00ED2869" w:rsidRPr="00E80187" w:rsidDel="0051170F">
          <w:delText>t</w:delText>
        </w:r>
      </w:del>
      <m:oMath>
        <m:d>
          <m:dPr>
            <m:ctrlPr>
              <w:del w:id="47" w:author="Björn Jörges" w:date="2020-05-06T23:46:00Z">
                <w:rPr>
                  <w:rFonts w:ascii="Cambria Math" w:hAnsi="Cambria Math"/>
                  <w:i/>
                </w:rPr>
              </w:del>
            </m:ctrlPr>
          </m:dPr>
          <m:e>
            <m:r>
              <w:del w:id="48" w:author="Björn Jörges" w:date="2020-05-06T23:46:00Z">
                <w:rPr>
                  <w:rFonts w:ascii="Cambria Math" w:hAnsi="Cambria Math"/>
                </w:rPr>
                <m:t>16194</m:t>
              </w:del>
            </m:r>
          </m:e>
        </m:d>
        <m:r>
          <w:del w:id="49" w:author="Björn Jörges" w:date="2020-05-06T23:46:00Z">
            <w:rPr>
              <w:rFonts w:ascii="Cambria Math" w:hAnsi="Cambria Math"/>
            </w:rPr>
            <m:t>=</m:t>
          </w:del>
        </m:r>
        <m:r>
          <w:del w:id="50" w:author="Björn Jörges" w:date="2020-05-06T23:34:00Z">
            <w:rPr>
              <w:rFonts w:ascii="Cambria Math" w:hAnsi="Cambria Math"/>
            </w:rPr>
            <m:t>0.</m:t>
          </w:del>
        </m:r>
        <m:r>
          <w:del w:id="51" w:author="Björn Jörges" w:date="2020-05-06T23:31:00Z">
            <w:rPr>
              <w:rFonts w:ascii="Cambria Math" w:hAnsi="Cambria Math"/>
            </w:rPr>
            <m:t>698</m:t>
          </w:del>
        </m:r>
        <m:r>
          <w:del w:id="52" w:author="Björn Jörges" w:date="2020-05-06T23:46:00Z">
            <w:rPr>
              <w:rFonts w:ascii="Cambria Math" w:hAnsi="Cambria Math"/>
            </w:rPr>
            <m:t xml:space="preserve">;  </m:t>
          </w:del>
        </m:r>
      </m:oMath>
      <w:del w:id="53" w:author="Björn Jörges" w:date="2020-05-06T23:46:00Z">
        <w:r w:rsidR="00ED2869" w:rsidRPr="00E80187" w:rsidDel="0051170F">
          <w:delText>p </w:delText>
        </w:r>
        <w:r w:rsidR="000B4906" w:rsidDel="0051170F">
          <w:delText>=</w:delText>
        </w:r>
        <w:r w:rsidR="00ED2869" w:rsidRPr="00E80187" w:rsidDel="0051170F">
          <w:delText xml:space="preserve"> 0.</w:delText>
        </w:r>
      </w:del>
      <w:del w:id="54" w:author="Björn Jörges" w:date="2020-05-06T23:31:00Z">
        <w:r w:rsidR="000B4906" w:rsidDel="00E235E4">
          <w:delText>48</w:delText>
        </w:r>
        <w:r w:rsidR="003C36C4" w:rsidDel="00E235E4">
          <w:delText>5</w:delText>
        </w:r>
      </w:del>
      <w:del w:id="55" w:author="Björn Jörges" w:date="2020-05-06T23:46:00Z">
        <w:r w:rsidR="00ED2869" w:rsidRPr="00E80187" w:rsidDel="0051170F">
          <w:delText xml:space="preserve">; </w:delText>
        </w:r>
      </w:del>
      <w:r w:rsidR="00ED2869" w:rsidRPr="00E80187">
        <w:t>SE = 0.00</w:t>
      </w:r>
      <w:ins w:id="56" w:author="Björn Jörges" w:date="2020-05-06T23:32:00Z">
        <w:r w:rsidR="00E235E4">
          <w:t>8</w:t>
        </w:r>
      </w:ins>
      <w:del w:id="57" w:author="Björn Jörges" w:date="2020-05-06T23:32:00Z">
        <w:r w:rsidR="005724E4" w:rsidDel="00E235E4">
          <w:delText>5</w:delText>
        </w:r>
      </w:del>
      <w:r w:rsidR="00ED2869" w:rsidRPr="00E80187">
        <w:t>)</w:t>
      </w:r>
      <w:ins w:id="58" w:author="Björn Jörges" w:date="2020-05-06T23:33:00Z">
        <w:r w:rsidR="00E235E4">
          <w:t xml:space="preserve">; for “Air Drag: </w:t>
        </w:r>
      </w:ins>
      <w:ins w:id="59" w:author="Björn Jörges" w:date="2020-05-08T20:38:00Z">
        <w:r w:rsidR="0046135E">
          <w:t>Absent</w:t>
        </w:r>
      </w:ins>
      <w:ins w:id="60" w:author="Björn Jörges" w:date="2020-05-06T23:33:00Z">
        <w:r w:rsidR="00E235E4">
          <w:t>” it is 0.01 (</w:t>
        </w:r>
      </w:ins>
      <w:ins w:id="61" w:author="Björn Jörges" w:date="2020-05-06T23:39:00Z">
        <w:r w:rsidR="00DA7ACC">
          <w:t>SE = 0.008; and for their interaction it is 0.0</w:t>
        </w:r>
      </w:ins>
      <w:ins w:id="62" w:author="Björn Jörges" w:date="2020-05-06T23:40:00Z">
        <w:r w:rsidR="00DA7ACC">
          <w:t>12 (SE = 0.011</w:t>
        </w:r>
      </w:ins>
      <w:ins w:id="63" w:author="Björn Jörges" w:date="2020-05-06T23:41:00Z">
        <w:r w:rsidR="00DA7ACC">
          <w:t>)</w:t>
        </w:r>
      </w:ins>
      <w:del w:id="64" w:author="Björn Jörges" w:date="2020-05-06T23:32:00Z">
        <w:r w:rsidR="00ED2869" w:rsidRPr="00E80187" w:rsidDel="00E235E4">
          <w:delText>.</w:delText>
        </w:r>
      </w:del>
      <w:r w:rsidR="00ED2869" w:rsidDel="00B35C82">
        <w:t xml:space="preserve"> </w:t>
      </w:r>
      <w:r>
        <w:t>Th</w:t>
      </w:r>
      <w:r w:rsidR="00ED5438">
        <w:t xml:space="preserve">e absence of an appreciable </w:t>
      </w:r>
      <w:r w:rsidR="00A72E30">
        <w:t>difference</w:t>
      </w:r>
      <w:r w:rsidR="00010979">
        <w:t xml:space="preserve"> </w:t>
      </w:r>
      <w:r w:rsidR="00A06443">
        <w:t>alone</w:t>
      </w:r>
      <w:r>
        <w:t>, however, does not provide strong evidence that</w:t>
      </w:r>
      <w:r w:rsidR="00A06443">
        <w:t xml:space="preserve"> humans adapt their predictions to the size of the object at hand, as differences in the temporal domain are quite small between “Air Drag: Absent” and “Air Drag: Present”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D).</w:t>
      </w:r>
    </w:p>
    <w:p w14:paraId="7190CC99" w14:textId="059ED13B" w:rsidR="004052C0" w:rsidRDefault="00EA75AC" w:rsidP="004A61C4">
      <w:pPr>
        <w:jc w:val="both"/>
      </w:pPr>
      <w:r>
        <w:t>For the spatial task, however,</w:t>
      </w:r>
      <w:r w:rsidR="00A06443">
        <w:t xml:space="preserve"> </w:t>
      </w:r>
      <w:r w:rsidR="00583567">
        <w:t xml:space="preserve">the physical </w:t>
      </w:r>
      <w:r w:rsidR="00A06443">
        <w:t xml:space="preserve">differences </w:t>
      </w:r>
      <w:r w:rsidR="00A72E30">
        <w:t xml:space="preserve">are </w:t>
      </w:r>
      <w:r w:rsidR="00A06443">
        <w:t xml:space="preserve">more pronounced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E).</w:t>
      </w:r>
      <w:r w:rsidR="00A72E30">
        <w:t xml:space="preserve"> Finding no difference between object sizes</w:t>
      </w:r>
      <w:ins w:id="65" w:author="Björn Jörges" w:date="2020-05-08T20:35:00Z">
        <w:r w:rsidR="006C6853">
          <w:t xml:space="preserve"> for the “Air Drag: Present” condition and an undershoot for big targets</w:t>
        </w:r>
      </w:ins>
      <w:ins w:id="66" w:author="Björn Jörges" w:date="2020-05-08T20:36:00Z">
        <w:r w:rsidR="006C6853">
          <w:t xml:space="preserve"> in comparison to small targets</w:t>
        </w:r>
      </w:ins>
      <w:ins w:id="67" w:author="Björn Jörges" w:date="2020-05-08T20:35:00Z">
        <w:r w:rsidR="006C6853">
          <w:t xml:space="preserve"> </w:t>
        </w:r>
      </w:ins>
      <w:del w:id="68" w:author="Björn Jörges" w:date="2020-05-08T20:35:00Z">
        <w:r w:rsidR="00A72E30" w:rsidDel="006C6853">
          <w:delText>, or an undershoot for the bigger object with respect to the smaller object,</w:delText>
        </w:r>
      </w:del>
      <w:r w:rsidR="00A72E30">
        <w:t xml:space="preserve"> would thus entail some support for the idea that humans take into account an object’s size to judge the effect of air drag on its trajectory. T</w:t>
      </w:r>
      <w:r w:rsidR="00583567">
        <w:t xml:space="preserve">he </w:t>
      </w:r>
      <w:del w:id="69" w:author="Björn Jörges" w:date="2020-05-08T20:35:00Z">
        <w:r w:rsidR="00583567" w:rsidDel="006C6853">
          <w:delText>variable “</w:delText>
        </w:r>
        <w:r w:rsidR="00A06443" w:rsidDel="006C6853">
          <w:delText>Ball Size</w:delText>
        </w:r>
        <w:r w:rsidR="00583567" w:rsidDel="006C6853">
          <w:delText>”</w:delText>
        </w:r>
        <w:r w:rsidR="00A06443" w:rsidDel="006C6853">
          <w:delText xml:space="preserve"> </w:delText>
        </w:r>
      </w:del>
      <w:ins w:id="70" w:author="Björn Jörges" w:date="2020-05-08T20:35:00Z">
        <w:r w:rsidR="006C6853">
          <w:t xml:space="preserve">interaction between </w:t>
        </w:r>
      </w:ins>
      <w:r>
        <w:t>improve</w:t>
      </w:r>
      <w:r w:rsidR="00A06443">
        <w:t>d</w:t>
      </w:r>
      <w:r>
        <w:t xml:space="preserve"> </w:t>
      </w:r>
      <w:r w:rsidR="00A06443">
        <w:t xml:space="preserve">the </w:t>
      </w:r>
      <w:r>
        <w:t>model fit significantly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m:t>
        </m:r>
        <m:r>
          <w:del w:id="71" w:author="Björn Jörges" w:date="2020-05-06T23:43:00Z">
            <w:rPr>
              <w:rFonts w:ascii="Cambria Math" w:hAnsi="Cambria Math"/>
            </w:rPr>
            <m:t>86.268</m:t>
          </w:del>
        </m:r>
        <m:r>
          <w:ins w:id="72" w:author="Björn Jörges" w:date="2020-05-06T23:43:00Z">
            <w:rPr>
              <w:rFonts w:ascii="Cambria Math" w:hAnsi="Cambria Math"/>
            </w:rPr>
            <m:t>12.244</m:t>
          </w:ins>
        </m:r>
        <m:r>
          <w:rPr>
            <w:rFonts w:ascii="Cambria Math" w:hAnsi="Cambria Math"/>
          </w:rPr>
          <m:t xml:space="preserve">;  </m:t>
        </m:r>
      </m:oMath>
      <w:r>
        <w:t>p </w:t>
      </w:r>
      <w:r>
        <w:rPr>
          <w:lang w:val="en-CA"/>
        </w:rPr>
        <w:t xml:space="preserve">&lt; </w:t>
      </w:r>
      <w:r w:rsidR="000F705F">
        <w:rPr>
          <w:lang w:val="en-CA"/>
        </w:rPr>
        <w:t>0.001</w:t>
      </w:r>
      <w:r>
        <w:t xml:space="preserve">). </w:t>
      </w:r>
      <w:r w:rsidR="00996E9E" w:rsidRPr="00E80187">
        <w:t xml:space="preserve">The </w:t>
      </w:r>
      <w:r w:rsidR="00996E9E">
        <w:t>intercept for the Test Model is 0.</w:t>
      </w:r>
      <w:del w:id="73" w:author="Björn Jörges" w:date="2020-05-06T23:43:00Z">
        <w:r w:rsidR="00996E9E" w:rsidDel="007D032D">
          <w:delText xml:space="preserve">889 </w:delText>
        </w:r>
      </w:del>
      <w:ins w:id="74" w:author="Björn Jörges" w:date="2020-05-06T23:43:00Z">
        <w:r w:rsidR="007D032D">
          <w:t xml:space="preserve">946 </w:t>
        </w:r>
      </w:ins>
      <w:r w:rsidR="00996E9E">
        <w:t>(SE = 0.</w:t>
      </w:r>
      <w:r w:rsidR="00E236B6">
        <w:t>04</w:t>
      </w:r>
      <w:ins w:id="75" w:author="Björn Jörges" w:date="2020-05-06T23:43:00Z">
        <w:r w:rsidR="007D032D">
          <w:t>5</w:t>
        </w:r>
      </w:ins>
      <w:del w:id="76" w:author="Björn Jörges" w:date="2020-05-06T23:43:00Z">
        <w:r w:rsidR="00E236B6" w:rsidDel="007D032D">
          <w:delText>4</w:delText>
        </w:r>
      </w:del>
      <w:r w:rsidR="00996E9E">
        <w:t xml:space="preserve">) and the </w:t>
      </w:r>
      <w:r w:rsidR="00996E9E" w:rsidRPr="00E80187">
        <w:t xml:space="preserve">intercept for the Null </w:t>
      </w:r>
      <w:commentRangeStart w:id="77"/>
      <w:r w:rsidR="00996E9E" w:rsidRPr="00E80187">
        <w:t xml:space="preserve">Model is </w:t>
      </w:r>
      <w:r w:rsidR="00E236B6">
        <w:t>0.</w:t>
      </w:r>
      <w:del w:id="78" w:author="Björn Jörges" w:date="2020-05-06T23:43:00Z">
        <w:r w:rsidR="00E236B6" w:rsidDel="007D032D">
          <w:delText>901</w:delText>
        </w:r>
        <w:r w:rsidR="00996E9E" w:rsidRPr="00E80187" w:rsidDel="007D032D">
          <w:delText xml:space="preserve"> </w:delText>
        </w:r>
      </w:del>
      <w:ins w:id="79" w:author="Björn Jörges" w:date="2020-05-06T23:43:00Z">
        <w:r w:rsidR="007D032D">
          <w:t>899</w:t>
        </w:r>
        <w:r w:rsidR="007D032D" w:rsidRPr="00E80187">
          <w:t xml:space="preserve"> </w:t>
        </w:r>
      </w:ins>
      <w:r w:rsidR="00996E9E" w:rsidRPr="00E80187">
        <w:t>(SE = 0.</w:t>
      </w:r>
      <w:r w:rsidR="00B222CC">
        <w:t>044</w:t>
      </w:r>
      <w:r w:rsidR="00996E9E" w:rsidRPr="00E80187">
        <w:t>).</w:t>
      </w:r>
      <w:r w:rsidR="00996E9E">
        <w:t xml:space="preserve"> </w:t>
      </w:r>
      <w:r>
        <w:t xml:space="preserve">The regression coefficient for “Ball Size: 0.12 m” </w:t>
      </w:r>
      <w:r w:rsidR="000C5B16">
        <w:t xml:space="preserve">is </w:t>
      </w:r>
      <w:r>
        <w:t>0.0</w:t>
      </w:r>
      <w:ins w:id="80" w:author="Björn Jörges" w:date="2020-05-06T23:44:00Z">
        <w:r w:rsidR="007D032D">
          <w:t>32</w:t>
        </w:r>
      </w:ins>
      <w:del w:id="81" w:author="Björn Jörges" w:date="2020-05-06T23:44:00Z">
        <w:r w:rsidDel="007D032D">
          <w:delText>24</w:delText>
        </w:r>
      </w:del>
      <w:r>
        <w:t xml:space="preserve"> (SE = 0.00</w:t>
      </w:r>
      <w:ins w:id="82" w:author="Björn Jörges" w:date="2020-05-06T23:44:00Z">
        <w:r w:rsidR="007D032D">
          <w:t>4</w:t>
        </w:r>
      </w:ins>
      <w:del w:id="83" w:author="Björn Jörges" w:date="2020-05-06T23:44:00Z">
        <w:r w:rsidDel="007D032D">
          <w:delText>2</w:delText>
        </w:r>
      </w:del>
      <w:r>
        <w:t xml:space="preserve">); </w:t>
      </w:r>
      <w:ins w:id="84" w:author="Björn Jörges" w:date="2020-05-07T02:01:00Z">
        <w:r w:rsidR="00341BDC">
          <w:t xml:space="preserve">for “Air Drag: Absent” it is </w:t>
        </w:r>
      </w:ins>
      <w:ins w:id="85" w:author="Björn Jörges" w:date="2020-05-07T02:02:00Z">
        <w:r w:rsidR="00341BDC">
          <w:t>-0.01 (SE = 0.004), and -</w:t>
        </w:r>
      </w:ins>
      <w:ins w:id="86" w:author="Björn Jörges" w:date="2020-05-07T02:03:00Z">
        <w:r w:rsidR="00341BDC">
          <w:t xml:space="preserve">0.017 (SE = 0.005) </w:t>
        </w:r>
      </w:ins>
      <w:ins w:id="87" w:author="Björn Jörges" w:date="2020-05-07T02:02:00Z">
        <w:r w:rsidR="00341BDC">
          <w:t xml:space="preserve">for the </w:t>
        </w:r>
      </w:ins>
      <w:ins w:id="88" w:author="Björn Jörges" w:date="2020-05-07T02:03:00Z">
        <w:r w:rsidR="00341BDC">
          <w:t>interactio</w:t>
        </w:r>
      </w:ins>
      <w:ins w:id="89" w:author="Björn Jörges" w:date="2020-05-07T22:03:00Z">
        <w:r w:rsidR="004C6B75">
          <w:t xml:space="preserve">n. That is, the difference between the sizes is smaller when </w:t>
        </w:r>
      </w:ins>
      <w:ins w:id="90" w:author="Björn Jörges" w:date="2020-05-07T22:04:00Z">
        <w:r w:rsidR="004C6B75">
          <w:t xml:space="preserve">no </w:t>
        </w:r>
        <w:proofErr w:type="spellStart"/>
        <w:r w:rsidR="004C6B75">
          <w:t>airdrag</w:t>
        </w:r>
        <w:proofErr w:type="spellEnd"/>
        <w:r w:rsidR="004C6B75">
          <w:t xml:space="preserve"> was simulated.</w:t>
        </w:r>
      </w:ins>
      <w:ins w:id="91" w:author="Björn Jörges" w:date="2020-05-08T22:06:00Z">
        <w:r w:rsidR="004C2528">
          <w:t xml:space="preserve"> </w:t>
        </w:r>
      </w:ins>
      <w:ins w:id="92" w:author="Björn Jörges" w:date="2020-05-08T20:37:00Z">
        <w:r w:rsidR="0046135E">
          <w:t>Big</w:t>
        </w:r>
      </w:ins>
      <w:ins w:id="93" w:author="Björn Jörges" w:date="2020-05-08T20:36:00Z">
        <w:r w:rsidR="0046135E">
          <w:t xml:space="preserve"> targets were thus associated with an </w:t>
        </w:r>
      </w:ins>
      <w:ins w:id="94" w:author="Björn Jörges" w:date="2020-05-08T20:37:00Z">
        <w:r w:rsidR="0046135E">
          <w:t>over</w:t>
        </w:r>
      </w:ins>
      <w:ins w:id="95" w:author="Björn Jörges" w:date="2020-05-08T20:36:00Z">
        <w:r w:rsidR="0046135E">
          <w:t>shoot</w:t>
        </w:r>
      </w:ins>
      <w:ins w:id="96" w:author="Björn Jörges" w:date="2020-05-08T20:37:00Z">
        <w:r w:rsidR="0046135E">
          <w:t xml:space="preserve"> with regards to small targets</w:t>
        </w:r>
      </w:ins>
      <w:ins w:id="97" w:author="Björn Jörges" w:date="2020-05-08T20:38:00Z">
        <w:r w:rsidR="0046135E">
          <w:t xml:space="preserve"> for both </w:t>
        </w:r>
        <w:proofErr w:type="gramStart"/>
        <w:r w:rsidR="0046135E">
          <w:t>air</w:t>
        </w:r>
        <w:proofErr w:type="gramEnd"/>
        <w:r w:rsidR="0046135E">
          <w:t xml:space="preserve"> drag conditions, although less so for</w:t>
        </w:r>
      </w:ins>
      <w:ins w:id="98" w:author="Björn Jörges" w:date="2020-05-08T23:29:00Z">
        <w:r w:rsidR="00443E89">
          <w:t xml:space="preserve"> </w:t>
        </w:r>
      </w:ins>
      <w:ins w:id="99" w:author="Björn Jörges" w:date="2020-05-08T20:38:00Z">
        <w:r w:rsidR="0046135E">
          <w:t>“Air Drag: Absent”</w:t>
        </w:r>
        <w:r w:rsidR="006D1EA7">
          <w:t>.</w:t>
        </w:r>
      </w:ins>
      <w:ins w:id="100" w:author="Björn Jörges" w:date="2020-05-08T20:37:00Z">
        <w:r w:rsidR="0046135E">
          <w:t xml:space="preserve"> </w:t>
        </w:r>
      </w:ins>
      <w:del w:id="101" w:author="Björn Jörges" w:date="2020-05-07T02:03:00Z">
        <w:r w:rsidDel="00AF42C1">
          <w:delText>t</w:delText>
        </w:r>
      </w:del>
      <w:del w:id="102" w:author="Björn Jörges" w:date="2020-05-08T20:36:00Z">
        <w:r w:rsidDel="0046135E">
          <w:delText xml:space="preserve">he larger targets thus lead observers </w:delText>
        </w:r>
        <w:r w:rsidR="004A61C4" w:rsidDel="0046135E">
          <w:delText xml:space="preserve">to perceive a </w:delText>
        </w:r>
        <w:r w:rsidR="00512D64" w:rsidDel="0046135E">
          <w:delText xml:space="preserve">smaller undershoot </w:delText>
        </w:r>
        <w:r w:rsidDel="0046135E">
          <w:delText xml:space="preserve">than </w:delText>
        </w:r>
        <w:r w:rsidR="00512D64" w:rsidDel="0046135E">
          <w:delText xml:space="preserve">for </w:delText>
        </w:r>
        <w:r w:rsidDel="0046135E">
          <w:delText>smaller objects</w:delText>
        </w:r>
      </w:del>
      <w:r>
        <w:t>.</w:t>
      </w:r>
      <w:ins w:id="103" w:author="Björn Jörges" w:date="2020-05-07T01:40:00Z">
        <w:r w:rsidR="002142C8">
          <w:t xml:space="preserve"> Barring other effects,</w:t>
        </w:r>
      </w:ins>
      <w:r w:rsidR="00583567">
        <w:t xml:space="preserve"> </w:t>
      </w:r>
      <w:ins w:id="104" w:author="Björn Jörges" w:date="2020-05-07T01:40:00Z">
        <w:r w:rsidR="002142C8">
          <w:t>t</w:t>
        </w:r>
      </w:ins>
      <w:commentRangeStart w:id="105"/>
      <w:del w:id="106" w:author="Björn Jörges" w:date="2020-05-07T01:40:00Z">
        <w:r w:rsidR="00583567" w:rsidDel="002142C8">
          <w:delText>T</w:delText>
        </w:r>
      </w:del>
      <w:r w:rsidR="00583567">
        <w:t xml:space="preserve">his </w:t>
      </w:r>
      <w:del w:id="107" w:author="Björn Jörges" w:date="2020-05-07T01:40:00Z">
        <w:r w:rsidR="00583567" w:rsidDel="002142C8">
          <w:delText xml:space="preserve">is </w:delText>
        </w:r>
      </w:del>
      <w:ins w:id="108" w:author="Björn Jörges" w:date="2020-05-07T01:40:00Z">
        <w:r w:rsidR="002142C8">
          <w:t xml:space="preserve">would constitute </w:t>
        </w:r>
      </w:ins>
      <w:r w:rsidR="00583567">
        <w:t>evidence</w:t>
      </w:r>
      <w:r w:rsidR="00BA0BC7">
        <w:t xml:space="preserve"> that </w:t>
      </w:r>
      <w:del w:id="109" w:author="Björn Jörges" w:date="2020-05-07T01:59:00Z">
        <w:r w:rsidR="00BA0BC7" w:rsidDel="00341BDC">
          <w:delText xml:space="preserve">they </w:delText>
        </w:r>
      </w:del>
      <w:ins w:id="110" w:author="Björn Jörges" w:date="2020-05-07T01:59:00Z">
        <w:r w:rsidR="00341BDC">
          <w:t>participan</w:t>
        </w:r>
      </w:ins>
      <w:ins w:id="111" w:author="Björn Jörges" w:date="2020-05-07T02:00:00Z">
        <w:r w:rsidR="00341BDC">
          <w:t>ts</w:t>
        </w:r>
      </w:ins>
      <w:ins w:id="112" w:author="Björn Jörges" w:date="2020-05-07T01:59:00Z">
        <w:r w:rsidR="00341BDC">
          <w:t xml:space="preserve"> </w:t>
        </w:r>
      </w:ins>
      <w:r w:rsidR="00BA0BC7" w:rsidRPr="00F84F5C">
        <w:rPr>
          <w:i/>
          <w:iCs/>
        </w:rPr>
        <w:t>overestimate</w:t>
      </w:r>
      <w:r w:rsidR="00BA0BC7">
        <w:t xml:space="preserve"> the air drag</w:t>
      </w:r>
      <w:r w:rsidR="004052C0">
        <w:t xml:space="preserve"> acting upon the small targets</w:t>
      </w:r>
      <w:commentRangeEnd w:id="105"/>
      <w:r w:rsidR="00494A47">
        <w:rPr>
          <w:rStyle w:val="CommentReference"/>
        </w:rPr>
        <w:commentReference w:id="105"/>
      </w:r>
      <w:r w:rsidR="004052C0">
        <w:t xml:space="preserve">, while </w:t>
      </w:r>
      <w:r w:rsidR="004052C0" w:rsidRPr="00F84F5C">
        <w:rPr>
          <w:i/>
          <w:iCs/>
        </w:rPr>
        <w:t>underestimating</w:t>
      </w:r>
      <w:r w:rsidR="004052C0">
        <w:t xml:space="preserve"> the air drag acting upon the bigger targets</w:t>
      </w:r>
      <w:ins w:id="113" w:author="Björn Jörges" w:date="2020-05-08T22:07:00Z">
        <w:r w:rsidR="008029BE">
          <w:t>.</w:t>
        </w:r>
      </w:ins>
      <w:del w:id="114" w:author="Björn Jörges" w:date="2020-05-08T22:07:00Z">
        <w:r w:rsidR="00A72E30" w:rsidDel="008029BE">
          <w:delText>.</w:delText>
        </w:r>
      </w:del>
      <w:r w:rsidR="00A72E30">
        <w:t xml:space="preserve"> This is counter to our Hypothesis 2.</w:t>
      </w:r>
      <w:ins w:id="115" w:author="Björn Jörges" w:date="2020-05-08T23:15:00Z">
        <w:r w:rsidR="000E1078">
          <w:t xml:space="preserve"> This effect in the opposite direction may indicate that other effects are at work that mask potential effects of air</w:t>
        </w:r>
      </w:ins>
      <w:ins w:id="116" w:author="Björn Jörges" w:date="2020-05-08T23:54:00Z">
        <w:r w:rsidR="00513D5E">
          <w:t xml:space="preserve"> </w:t>
        </w:r>
      </w:ins>
      <w:ins w:id="117" w:author="Björn Jörges" w:date="2020-05-08T23:15:00Z">
        <w:r w:rsidR="000E1078">
          <w:t>drag,</w:t>
        </w:r>
      </w:ins>
      <w:ins w:id="118" w:author="Björn Jörges" w:date="2020-05-08T23:16:00Z">
        <w:r w:rsidR="000E1078">
          <w:t xml:space="preserve"> </w:t>
        </w:r>
        <w:proofErr w:type="spellStart"/>
        <w:r w:rsidR="000E1078">
          <w:t>e.g</w:t>
        </w:r>
        <w:proofErr w:type="spellEnd"/>
        <w:r w:rsidR="000E1078">
          <w:t>,</w:t>
        </w:r>
      </w:ins>
      <w:ins w:id="119" w:author="Björn Jörges" w:date="2020-05-08T23:17:00Z">
        <w:r w:rsidR="000E1078">
          <w:t xml:space="preserve"> </w:t>
        </w:r>
      </w:ins>
      <w:ins w:id="120" w:author="Björn Jörges" w:date="2020-05-08T23:55:00Z">
        <w:r w:rsidR="00513D5E">
          <w:t xml:space="preserve">biased </w:t>
        </w:r>
      </w:ins>
      <w:ins w:id="121" w:author="Björn Jörges" w:date="2020-05-08T23:17:00Z">
        <w:r w:rsidR="000E1078">
          <w:t>depth perception elicited by the differing target sizes.</w:t>
        </w:r>
      </w:ins>
      <w:ins w:id="122" w:author="Björn Jörges" w:date="2020-05-08T23:20:00Z">
        <w:r w:rsidR="00443E89">
          <w:t xml:space="preserve"> </w:t>
        </w:r>
      </w:ins>
      <w:del w:id="123" w:author="Björn Jörges" w:date="2020-05-08T22:07:00Z">
        <w:r w:rsidR="00A72E30" w:rsidDel="008029BE">
          <w:delText xml:space="preserve"> The regression coefficient for “Ball Site: 0.12 m” was about half of the physical differences between larger and smaller balls. That is, the effect could be explained by a full regression to the mean, i.e., participants used the same air drag model</w:delText>
        </w:r>
      </w:del>
      <w:del w:id="124" w:author="Björn Jörges" w:date="2020-05-07T02:00:00Z">
        <w:r w:rsidR="00A72E30" w:rsidDel="00341BDC">
          <w:delText>,</w:delText>
        </w:r>
      </w:del>
      <w:del w:id="125" w:author="Björn Jörges" w:date="2020-05-08T22:07:00Z">
        <w:r w:rsidR="00A72E30" w:rsidDel="008029BE">
          <w:delText xml:space="preserve"> independently of the object’s size. </w:delText>
        </w:r>
        <w:commentRangeStart w:id="126"/>
        <w:r w:rsidR="00A72E30" w:rsidDel="008029BE">
          <w:delText xml:space="preserve">We thus find no evidence that the observers adapt their air drag model according to </w:delText>
        </w:r>
        <w:r w:rsidR="00603584" w:rsidDel="008029BE">
          <w:delText>visual online information about the size of the ball</w:delText>
        </w:r>
        <w:commentRangeEnd w:id="126"/>
        <w:r w:rsidR="00494A47" w:rsidDel="008029BE">
          <w:rPr>
            <w:rStyle w:val="CommentReference"/>
          </w:rPr>
          <w:commentReference w:id="126"/>
        </w:r>
        <w:r w:rsidR="00603584" w:rsidDel="008029BE">
          <w:delText>.</w:delText>
        </w:r>
        <w:r w:rsidR="00A72E30" w:rsidDel="008029BE">
          <w:delText xml:space="preserve"> </w:delText>
        </w:r>
      </w:del>
      <w:commentRangeEnd w:id="77"/>
      <w:r w:rsidR="0004593D">
        <w:rPr>
          <w:rStyle w:val="CommentReference"/>
        </w:rPr>
        <w:commentReference w:id="77"/>
      </w:r>
    </w:p>
    <w:p w14:paraId="24E2260B" w14:textId="77777777" w:rsidR="007406AD" w:rsidRDefault="0094481C" w:rsidP="00603584">
      <w:pPr>
        <w:keepNext/>
        <w:jc w:val="both"/>
      </w:pPr>
      <w:r>
        <w:rPr>
          <w:noProof/>
        </w:rPr>
        <w:lastRenderedPageBreak/>
        <w:drawing>
          <wp:inline distT="0" distB="0" distL="0" distR="0" wp14:anchorId="4FA7B8E9" wp14:editId="5A812518">
            <wp:extent cx="5867400" cy="39116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868027" cy="3912018"/>
                    </a:xfrm>
                    <a:prstGeom prst="rect">
                      <a:avLst/>
                    </a:prstGeom>
                    <a:noFill/>
                    <a:ln>
                      <a:noFill/>
                    </a:ln>
                  </pic:spPr>
                </pic:pic>
              </a:graphicData>
            </a:graphic>
          </wp:inline>
        </w:drawing>
      </w:r>
    </w:p>
    <w:p w14:paraId="326240FB" w14:textId="3830ABC2" w:rsidR="0094481C" w:rsidRDefault="007406AD" w:rsidP="00603584">
      <w:pPr>
        <w:pStyle w:val="Caption"/>
        <w:jc w:val="both"/>
      </w:pPr>
      <w:bookmarkStart w:id="127" w:name="_Ref37723620"/>
      <w:r>
        <w:t xml:space="preserve">Figure </w:t>
      </w:r>
      <w:fldSimple w:instr=" SEQ Figure \* ARABIC ">
        <w:r w:rsidR="002E7542">
          <w:rPr>
            <w:noProof/>
          </w:rPr>
          <w:t>3</w:t>
        </w:r>
      </w:fldSimple>
      <w:bookmarkEnd w:id="127"/>
      <w:r>
        <w:t>: Distributions of error rations for targets of 0.033 m and 0.12 m diameter.</w:t>
      </w:r>
      <w:r w:rsidR="00C206C5">
        <w:t xml:space="preserve"> Each small transparent dot represents the error ratio of one trial and participant. The fat black dot is the median across all conditions and participant. The </w:t>
      </w:r>
      <w:r w:rsidR="00C120FE">
        <w:t xml:space="preserve">short </w:t>
      </w:r>
      <w:r w:rsidR="00C206C5">
        <w:t xml:space="preserve">solid </w:t>
      </w:r>
      <w:r w:rsidR="00C120FE">
        <w:t xml:space="preserve">horizontal </w:t>
      </w:r>
      <w:r w:rsidR="00C206C5">
        <w:t>lines represent the median performance for each participant.</w:t>
      </w:r>
      <w:r w:rsidR="00926303">
        <w:t xml:space="preserve"> The dotted line indicates a timing error ratio of 1, that is perfect accuracy.</w:t>
      </w:r>
      <w:r w:rsidR="00C064B6">
        <w:t xml:space="preserve"> In the insets, we display the mean error of each condition (dots); the error bars indicate +/- 1 standard error. A. Timing task. B. Spatial task.</w:t>
      </w:r>
    </w:p>
    <w:p w14:paraId="50A91BD2" w14:textId="4F562C2A" w:rsidR="00EE676B" w:rsidRDefault="00EE676B" w:rsidP="000E10F8"/>
    <w:p w14:paraId="37E9219F" w14:textId="63C5B390" w:rsidR="00603584" w:rsidRDefault="00603584" w:rsidP="00603584">
      <w:pPr>
        <w:pStyle w:val="Heading3"/>
      </w:pPr>
      <w:commentRangeStart w:id="128"/>
      <w:r>
        <w:t>Hypothesis 3: The influence of context information on motion extrapolation</w:t>
      </w:r>
    </w:p>
    <w:p w14:paraId="3D0BA839" w14:textId="5F5F0E19" w:rsidR="00066B47" w:rsidRDefault="00E77BC5" w:rsidP="000A2775">
      <w:pPr>
        <w:jc w:val="both"/>
      </w:pPr>
      <w:r>
        <w:t>While it is unlikely to find any effect of familiarity</w:t>
      </w:r>
      <w:r w:rsidR="00066B47">
        <w:t xml:space="preserve"> (Hypothesis</w:t>
      </w:r>
      <w:r w:rsidR="00BB7152">
        <w:t xml:space="preserve"> 3</w:t>
      </w:r>
      <w:r w:rsidR="00066B47">
        <w:t xml:space="preserve">) when we could not find an effect of size (Hypothesis 2), this failure to detect an effect </w:t>
      </w:r>
      <w:r w:rsidR="00BB7152">
        <w:t xml:space="preserve">of size </w:t>
      </w:r>
      <w:r w:rsidR="00066B47">
        <w:t xml:space="preserve">could be due to confounding factors. We therefore conduct the analysis planned for Hypothesis </w:t>
      </w:r>
      <w:proofErr w:type="gramStart"/>
      <w:r w:rsidR="00066B47">
        <w:t>3</w:t>
      </w:r>
      <w:proofErr w:type="gramEnd"/>
      <w:r w:rsidR="00066B47">
        <w:t xml:space="preserve"> nonetheless. As before, we use Linear Mixed Modelling. For each task, we compare a test model that includes “</w:t>
      </w:r>
      <w:r w:rsidR="00794692">
        <w:t xml:space="preserve">Ball </w:t>
      </w:r>
      <w:r w:rsidR="00066B47">
        <w:t>Size”</w:t>
      </w:r>
      <w:r w:rsidR="00794692">
        <w:t xml:space="preserve"> (as above)</w:t>
      </w:r>
      <w:r w:rsidR="00066B47">
        <w:t xml:space="preserve"> and “</w:t>
      </w:r>
      <w:r w:rsidR="00794692">
        <w:t>Texture</w:t>
      </w:r>
      <w:r w:rsidR="00066B47">
        <w:t>”</w:t>
      </w:r>
      <w:r w:rsidR="00794692">
        <w:t xml:space="preserve"> (a binary variable with the values “Basketball” and “Tennis ball”)</w:t>
      </w:r>
      <w:r w:rsidR="00066B47">
        <w:t xml:space="preserve"> and their interaction as fixed effects</w:t>
      </w:r>
      <w:ins w:id="129" w:author="Björn Jörges" w:date="2020-05-06T23:56:00Z">
        <w:r w:rsidR="001525FD">
          <w:t>.</w:t>
        </w:r>
      </w:ins>
      <w:del w:id="130" w:author="Björn Jörges" w:date="2020-05-06T23:56:00Z">
        <w:r w:rsidR="00066B47" w:rsidDel="001525FD">
          <w:delText>:</w:delText>
        </w:r>
      </w:del>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6B47" w:rsidRPr="0095639F" w14:paraId="535E0454" w14:textId="77777777" w:rsidTr="00EA7B3C">
        <w:trPr>
          <w:trHeight w:val="376"/>
        </w:trPr>
        <w:tc>
          <w:tcPr>
            <w:tcW w:w="8314" w:type="dxa"/>
            <w:shd w:val="clear" w:color="auto" w:fill="FFFFFF" w:themeFill="background1"/>
            <w:vAlign w:val="center"/>
          </w:tcPr>
          <w:p w14:paraId="676D5332" w14:textId="52975918" w:rsidR="00066B47" w:rsidRPr="0095639F" w:rsidRDefault="006D1EA7" w:rsidP="000A2775">
            <w:pPr>
              <w:pStyle w:val="MaterialsandMethodsText"/>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Textur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1D9EB2" w14:textId="49C2278E" w:rsidR="00066B47" w:rsidRPr="0095639F" w:rsidRDefault="00066B47" w:rsidP="000A2775">
            <w:pPr>
              <w:pStyle w:val="MaterialsandMethodsText"/>
              <w:rPr>
                <w:sz w:val="20"/>
                <w:szCs w:val="20"/>
              </w:rPr>
            </w:pPr>
            <w:r w:rsidRPr="0095639F">
              <w:rPr>
                <w:sz w:val="20"/>
                <w:szCs w:val="20"/>
              </w:rPr>
              <w:t>[</w:t>
            </w:r>
            <w:r w:rsidR="00E21FD0">
              <w:rPr>
                <w:sz w:val="20"/>
                <w:szCs w:val="20"/>
              </w:rPr>
              <w:t>23</w:t>
            </w:r>
            <w:r w:rsidRPr="0095639F">
              <w:rPr>
                <w:sz w:val="20"/>
                <w:szCs w:val="20"/>
              </w:rPr>
              <w:t>]</w:t>
            </w:r>
          </w:p>
        </w:tc>
      </w:tr>
      <w:tr w:rsidR="00066B47" w:rsidRPr="0095639F" w14:paraId="6AE64299" w14:textId="77777777" w:rsidTr="00EA7B3C">
        <w:trPr>
          <w:trHeight w:val="376"/>
        </w:trPr>
        <w:tc>
          <w:tcPr>
            <w:tcW w:w="8314" w:type="dxa"/>
            <w:shd w:val="clear" w:color="auto" w:fill="FFFFFF" w:themeFill="background1"/>
            <w:vAlign w:val="center"/>
          </w:tcPr>
          <w:p w14:paraId="58D8F969" w14:textId="02EF9309" w:rsidR="00066B47" w:rsidRPr="0095639F" w:rsidRDefault="006D1EA7" w:rsidP="000A2775">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Textur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6E50465" w14:textId="7BA96AAA" w:rsidR="00066B47" w:rsidRPr="0095639F" w:rsidRDefault="00066B47" w:rsidP="000A2775">
            <w:pPr>
              <w:pStyle w:val="MaterialsandMethodsText"/>
              <w:rPr>
                <w:sz w:val="20"/>
                <w:szCs w:val="20"/>
              </w:rPr>
            </w:pPr>
            <w:r w:rsidRPr="0095639F">
              <w:rPr>
                <w:sz w:val="20"/>
                <w:szCs w:val="20"/>
              </w:rPr>
              <w:t>[</w:t>
            </w:r>
            <w:r w:rsidR="00E21FD0">
              <w:rPr>
                <w:sz w:val="20"/>
                <w:szCs w:val="20"/>
              </w:rPr>
              <w:t>24</w:t>
            </w:r>
            <w:r w:rsidRPr="0095639F">
              <w:rPr>
                <w:sz w:val="20"/>
                <w:szCs w:val="20"/>
              </w:rPr>
              <w:t>]</w:t>
            </w:r>
          </w:p>
        </w:tc>
      </w:tr>
    </w:tbl>
    <w:p w14:paraId="167E0F98" w14:textId="71FC58C0" w:rsidR="00066B47" w:rsidRDefault="00066B47" w:rsidP="000A2775">
      <w:pPr>
        <w:jc w:val="both"/>
      </w:pPr>
      <w:r>
        <w:t>to a null model that includes only the main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94692" w:rsidRPr="0095639F" w14:paraId="4A905D59" w14:textId="77777777" w:rsidTr="00EA7B3C">
        <w:trPr>
          <w:trHeight w:val="376"/>
        </w:trPr>
        <w:tc>
          <w:tcPr>
            <w:tcW w:w="8314" w:type="dxa"/>
            <w:shd w:val="clear" w:color="auto" w:fill="FFFFFF" w:themeFill="background1"/>
            <w:vAlign w:val="center"/>
          </w:tcPr>
          <w:p w14:paraId="1B2FD475" w14:textId="66A3BF77" w:rsidR="00794692" w:rsidRPr="0095639F" w:rsidRDefault="006D1EA7" w:rsidP="000A2775">
            <w:pPr>
              <w:pStyle w:val="MaterialsandMethodsText"/>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Texture+</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4F65E67" w14:textId="77A4FED1" w:rsidR="00794692" w:rsidRPr="0095639F" w:rsidRDefault="00794692" w:rsidP="000A2775">
            <w:pPr>
              <w:pStyle w:val="MaterialsandMethodsText"/>
              <w:rPr>
                <w:sz w:val="20"/>
                <w:szCs w:val="20"/>
              </w:rPr>
            </w:pPr>
            <w:r w:rsidRPr="0095639F">
              <w:rPr>
                <w:sz w:val="20"/>
                <w:szCs w:val="20"/>
              </w:rPr>
              <w:t>[</w:t>
            </w:r>
            <w:r w:rsidR="00E21FD0">
              <w:rPr>
                <w:sz w:val="20"/>
                <w:szCs w:val="20"/>
              </w:rPr>
              <w:t>25</w:t>
            </w:r>
            <w:r w:rsidRPr="0095639F">
              <w:rPr>
                <w:sz w:val="20"/>
                <w:szCs w:val="20"/>
              </w:rPr>
              <w:t>]</w:t>
            </w:r>
          </w:p>
        </w:tc>
      </w:tr>
      <w:tr w:rsidR="00794692" w:rsidRPr="0095639F" w14:paraId="5912176D" w14:textId="77777777" w:rsidTr="00EA7B3C">
        <w:trPr>
          <w:trHeight w:val="376"/>
        </w:trPr>
        <w:tc>
          <w:tcPr>
            <w:tcW w:w="8314" w:type="dxa"/>
            <w:shd w:val="clear" w:color="auto" w:fill="FFFFFF" w:themeFill="background1"/>
            <w:vAlign w:val="center"/>
          </w:tcPr>
          <w:p w14:paraId="1F5A078F" w14:textId="0BD5BCD9" w:rsidR="00794692" w:rsidRPr="0095639F" w:rsidRDefault="006D1EA7" w:rsidP="000A2775">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Texture+</m:t>
                </m:r>
                <m:r>
                  <w:rPr>
                    <w:rFonts w:ascii="Cambria Math" w:hAnsi="Cambria Math"/>
                    <w:sz w:val="20"/>
                    <w:szCs w:val="20"/>
                    <w:lang w:val="es-ES"/>
                  </w:rPr>
                  <m:t xml:space="preserve">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BE0C5D3" w14:textId="1565FAF6" w:rsidR="00794692" w:rsidRPr="0095639F" w:rsidRDefault="00794692" w:rsidP="000A2775">
            <w:pPr>
              <w:pStyle w:val="MaterialsandMethodsText"/>
              <w:rPr>
                <w:sz w:val="20"/>
                <w:szCs w:val="20"/>
              </w:rPr>
            </w:pPr>
            <w:r w:rsidRPr="0095639F">
              <w:rPr>
                <w:sz w:val="20"/>
                <w:szCs w:val="20"/>
              </w:rPr>
              <w:t>[</w:t>
            </w:r>
            <w:r w:rsidR="00E21FD0">
              <w:rPr>
                <w:sz w:val="20"/>
                <w:szCs w:val="20"/>
              </w:rPr>
              <w:t>26</w:t>
            </w:r>
            <w:r w:rsidRPr="0095639F">
              <w:rPr>
                <w:sz w:val="20"/>
                <w:szCs w:val="20"/>
              </w:rPr>
              <w:t>]</w:t>
            </w:r>
          </w:p>
        </w:tc>
      </w:tr>
    </w:tbl>
    <w:p w14:paraId="68CAFC4E" w14:textId="62ABFA73" w:rsidR="004662F3" w:rsidRDefault="00122EC3" w:rsidP="000A2775">
      <w:pPr>
        <w:keepNext/>
        <w:jc w:val="both"/>
      </w:pPr>
      <w:r>
        <w:t>In line with the results for Hypothesis 2, we find that neither of the test models is significantly better than the respectiv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12; </m:t>
        </m:r>
      </m:oMath>
      <w:r>
        <w:rPr>
          <w:rFonts w:eastAsiaTheme="minorEastAsia"/>
        </w:rPr>
        <w:t xml:space="preserve"> </w:t>
      </w:r>
      <w:r>
        <w:t>p </w:t>
      </w:r>
      <w:r>
        <w:rPr>
          <w:lang w:val="en-CA"/>
        </w:rPr>
        <w:t xml:space="preserve">= 0.91 for the timing, and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447;  </m:t>
        </m:r>
      </m:oMath>
      <w:r>
        <w:t>p </w:t>
      </w:r>
      <w:r>
        <w:rPr>
          <w:lang w:val="en-CA"/>
        </w:rPr>
        <w:t>= 0.50</w:t>
      </w:r>
      <w:r>
        <w:t xml:space="preserve"> for the </w:t>
      </w:r>
      <w:r>
        <w:lastRenderedPageBreak/>
        <w:t>spatial responses).</w:t>
      </w:r>
      <w:r w:rsidR="004662F3">
        <w:t xml:space="preserve"> In</w:t>
      </w:r>
      <w:r w:rsidR="002E7542">
        <w:t xml:space="preserve"> </w:t>
      </w:r>
      <w:r w:rsidR="004662F3">
        <w:fldChar w:fldCharType="begin"/>
      </w:r>
      <w:r w:rsidR="004662F3">
        <w:instrText xml:space="preserve"> REF _Ref37837345 \h </w:instrText>
      </w:r>
      <w:r w:rsidR="000A2775">
        <w:instrText xml:space="preserve"> \* MERGEFORMAT </w:instrText>
      </w:r>
      <w:r w:rsidR="004662F3">
        <w:fldChar w:fldCharType="separate"/>
      </w:r>
      <w:r w:rsidR="004662F3">
        <w:t xml:space="preserve">Figure </w:t>
      </w:r>
      <w:r w:rsidR="004662F3">
        <w:rPr>
          <w:noProof/>
        </w:rPr>
        <w:t>4</w:t>
      </w:r>
      <w:r w:rsidR="004662F3">
        <w:fldChar w:fldCharType="end"/>
      </w:r>
      <w:r w:rsidR="004662F3">
        <w:t xml:space="preserve">, we visualize the response distributions for each combination of target size </w:t>
      </w:r>
      <w:commentRangeEnd w:id="128"/>
      <w:r w:rsidR="009E4144">
        <w:rPr>
          <w:rStyle w:val="CommentReference"/>
        </w:rPr>
        <w:commentReference w:id="128"/>
      </w:r>
      <w:r w:rsidR="004662F3">
        <w:t xml:space="preserve">and </w:t>
      </w:r>
      <w:commentRangeStart w:id="131"/>
      <w:r w:rsidR="004662F3">
        <w:t>texture</w:t>
      </w:r>
      <w:commentRangeEnd w:id="131"/>
      <w:r w:rsidR="009E4144">
        <w:rPr>
          <w:rStyle w:val="CommentReference"/>
        </w:rPr>
        <w:commentReference w:id="131"/>
      </w:r>
      <w:r w:rsidR="004662F3">
        <w:t>.</w:t>
      </w:r>
    </w:p>
    <w:p w14:paraId="0B27AF25" w14:textId="183949A5" w:rsidR="002E7542" w:rsidRDefault="002E7542" w:rsidP="002E7542">
      <w:pPr>
        <w:keepNext/>
      </w:pPr>
      <w:r>
        <w:rPr>
          <w:noProof/>
        </w:rPr>
        <w:drawing>
          <wp:inline distT="0" distB="0" distL="0" distR="0" wp14:anchorId="39730F40" wp14:editId="27BB3709">
            <wp:extent cx="5929312" cy="3952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29312" cy="3952875"/>
                    </a:xfrm>
                    <a:prstGeom prst="rect">
                      <a:avLst/>
                    </a:prstGeom>
                    <a:noFill/>
                    <a:ln>
                      <a:noFill/>
                    </a:ln>
                  </pic:spPr>
                </pic:pic>
              </a:graphicData>
            </a:graphic>
          </wp:inline>
        </w:drawing>
      </w:r>
    </w:p>
    <w:p w14:paraId="4598E8AE" w14:textId="756DADF4" w:rsidR="0069651A" w:rsidRDefault="002E7542" w:rsidP="00E35B02">
      <w:pPr>
        <w:pStyle w:val="Caption"/>
        <w:jc w:val="both"/>
      </w:pPr>
      <w:bookmarkStart w:id="132" w:name="_Ref37837345"/>
      <w:r>
        <w:t xml:space="preserve">Figure </w:t>
      </w:r>
      <w:fldSimple w:instr=" SEQ Figure \* ARABIC ">
        <w:r>
          <w:rPr>
            <w:noProof/>
          </w:rPr>
          <w:t>4</w:t>
        </w:r>
      </w:fldSimple>
      <w:bookmarkEnd w:id="132"/>
      <w:r>
        <w:t xml:space="preserve">: Distributions of error rations for with different combinations of size and texture. “Basket, Congruent” </w:t>
      </w:r>
      <w:r w:rsidR="00E37F85">
        <w:t xml:space="preserve">identifies </w:t>
      </w:r>
      <w:r>
        <w:t xml:space="preserve">targets with basketball size and basketball texture. “Basket, Incongruent” denotes targets with basketball size and tennis ball texture. “Tennis, Congruent” indicates targets with tennis ball size and tennis ball texture, and “Tennis, Incongruent” refers to targets with tennis ball size and basketball texture. Each small transparent dot represents the error ratio of one trial and participant. The fat black dot is the median across all conditions and participant. The short solid horizontal lines represent the median performance for each participant. The dotted line indicates a timing error ratio of 1, that is perfect accuracy. In the insets, we display the mean error of each condition (dots); the error bars indicate +/- 1 standard error. </w:t>
      </w:r>
      <w:r w:rsidRPr="004662F3">
        <w:rPr>
          <w:b/>
          <w:bCs/>
        </w:rPr>
        <w:t>A</w:t>
      </w:r>
      <w:r>
        <w:t xml:space="preserve">. Timing task. </w:t>
      </w:r>
      <w:r w:rsidRPr="004662F3">
        <w:rPr>
          <w:b/>
          <w:bCs/>
        </w:rPr>
        <w:t>B</w:t>
      </w:r>
      <w:r>
        <w:t>. Spatial task.</w:t>
      </w:r>
    </w:p>
    <w:p w14:paraId="54BBD4E7" w14:textId="44E3814D" w:rsidR="002E7542" w:rsidRDefault="002E7542" w:rsidP="001B5DC4"/>
    <w:p w14:paraId="0E26BABC" w14:textId="0CA9AC02" w:rsidR="00F66F41" w:rsidRDefault="00F66F41" w:rsidP="002F0A4C">
      <w:pPr>
        <w:pStyle w:val="Heading1"/>
      </w:pPr>
      <w:r>
        <w:t>Discussion</w:t>
      </w:r>
    </w:p>
    <w:p w14:paraId="3A8CBED7" w14:textId="7E35F4BE" w:rsidR="00F66F41" w:rsidRDefault="00A51228" w:rsidP="00B22037">
      <w:pPr>
        <w:jc w:val="both"/>
      </w:pPr>
      <w:r>
        <w:t xml:space="preserve">This study set out to study whether </w:t>
      </w:r>
      <w:r w:rsidR="00E14AA4">
        <w:t xml:space="preserve">air drag is among the physical </w:t>
      </w:r>
      <w:proofErr w:type="gramStart"/>
      <w:r w:rsidR="00E14AA4">
        <w:t>properties</w:t>
      </w:r>
      <w:proofErr w:type="gramEnd"/>
      <w:r w:rsidR="00E14AA4">
        <w:t xml:space="preserve"> humans represent about the world. Our study supports this hypothesis to some extent: our data support strongly </w:t>
      </w:r>
      <w:r w:rsidR="00690FD5">
        <w:t xml:space="preserve">the hypothesis </w:t>
      </w:r>
      <w:r w:rsidR="00E14AA4">
        <w:t xml:space="preserve">that humans do not switch between an air drag and no air drag model according to the motion they observed. Anecdotally, our participants did not consciously notice any difference between </w:t>
      </w:r>
      <w:r w:rsidR="00395EC1">
        <w:t>“</w:t>
      </w:r>
      <w:r w:rsidR="00E14AA4">
        <w:t>Air Drag: Present</w:t>
      </w:r>
      <w:r w:rsidR="00395EC1">
        <w:t>”</w:t>
      </w:r>
      <w:r w:rsidR="00E14AA4">
        <w:t xml:space="preserve"> and </w:t>
      </w:r>
      <w:r w:rsidR="00395EC1">
        <w:t>“</w:t>
      </w:r>
      <w:r w:rsidR="00E14AA4">
        <w:t>Air Drag: Absent</w:t>
      </w:r>
      <w:r w:rsidR="00395EC1">
        <w:t>”</w:t>
      </w:r>
      <w:r w:rsidR="00E14AA4">
        <w:t xml:space="preserve"> trials. While differences between trajectories simulated under air drag and trajectories simulated without drag are quite small, humans have, in principle, sufficient cues available to judge at least slightly above chance whether a certain trajectory</w:t>
      </w:r>
      <w:r w:rsidR="00690FD5">
        <w:t xml:space="preserve"> is simulated under air drag. That our participants did not switch between models, is, however, in line with what has been observed with regards to other representations of world physics. While there is ample evidence that humans rely on a gravity representation for many interception tasks </w:t>
      </w:r>
      <w:r w:rsidR="00690FD5">
        <w:fldChar w:fldCharType="begin" w:fldLock="1"/>
      </w:r>
      <w:r w:rsidR="000A4CE4">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3","issued":{"date-parts":[["2017"]]},"title":"Gravity as a strong prior: Implications for perception and action","type":"article","volume":"11"},"uris":["http://www.mendeley.com/documents/?uuid=c82d2eed-2d36-393d-b894-6f992fd22388"]}],"mendeley":{"formattedCitation":"(Björn Jörges &amp; López-Moliner, 2017; Zago, McIntyre, Senot, &amp; Lacquaniti, 2008, 2009)","manualFormatting":"(Jörges &amp; López-Moliner, 2017; Zago, McIntyre, Senot, &amp; Lacquaniti, 2008, 2009)","plainTextFormattedCitation":"(Björn Jörges &amp; López-Moliner, 2017; Zago, McIntyre, Senot, &amp; Lacquaniti, 2008, 2009)","previouslyFormattedCitation":"(Björn Jörges &amp; López-Moliner, 2017; Zago, McIntyre, Senot, &amp; Lacquaniti, 2008, 2009)"},"properties":{"noteIndex":0},"schema":"https://github.com/citation-style-language/schema/raw/master/csl-citation.json"}</w:instrText>
      </w:r>
      <w:r w:rsidR="00690FD5">
        <w:fldChar w:fldCharType="separate"/>
      </w:r>
      <w:r w:rsidR="00690FD5" w:rsidRPr="00690FD5">
        <w:rPr>
          <w:noProof/>
        </w:rPr>
        <w:t xml:space="preserve">(Jörges &amp; López-Moliner, 2017; Zago, McIntyre, Senot, &amp; </w:t>
      </w:r>
      <w:r w:rsidR="00690FD5" w:rsidRPr="00690FD5">
        <w:rPr>
          <w:noProof/>
        </w:rPr>
        <w:lastRenderedPageBreak/>
        <w:t>Lacquaniti, 2008, 2009)</w:t>
      </w:r>
      <w:r w:rsidR="00690FD5">
        <w:fldChar w:fldCharType="end"/>
      </w:r>
      <w:r w:rsidR="00690FD5">
        <w:t xml:space="preserve">, we also know that they perform quite badly when they have to make conscious judgments about visually perceived gravities </w:t>
      </w:r>
      <w:r w:rsidR="00690FD5">
        <w:fldChar w:fldCharType="begin" w:fldLock="1"/>
      </w:r>
      <w:r w:rsidR="000A4CE4">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690FD5">
        <w:fldChar w:fldCharType="separate"/>
      </w:r>
      <w:r w:rsidR="00690FD5" w:rsidRPr="00690FD5">
        <w:rPr>
          <w:noProof/>
        </w:rPr>
        <w:t>(Jörges, Hagenfeld, &amp; López-Moliner, 2018)</w:t>
      </w:r>
      <w:r w:rsidR="00690FD5">
        <w:fldChar w:fldCharType="end"/>
      </w:r>
      <w:r w:rsidR="00690FD5">
        <w:t xml:space="preserve">. Furthermore, humans rely on gravity-based estimates for interception </w:t>
      </w:r>
      <w:r w:rsidR="00844E1E">
        <w:t xml:space="preserve">even </w:t>
      </w:r>
      <w:r w:rsidR="00690FD5">
        <w:t xml:space="preserve">when this is disadvantageous and leads to biases </w:t>
      </w:r>
      <w:r w:rsidR="00690FD5">
        <w:fldChar w:fldCharType="begin" w:fldLock="1"/>
      </w:r>
      <w:r w:rsidR="000A4CE4">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2","issue":"4","issued":{"date-parts":[["2004"]]},"page":"1620-1634","title":"Internal Models of Target Motion: Expected Dynamics Overrides Measured Kinematics in Timing Manual Interceptions","type":"article-journal","volume":"91"},"uris":["http://www.mendeley.com/documents/?uuid=b07f479c-88a2-4519-8426-8b1fe252ce1f"]}],"mendeley":{"formattedCitation":"(Joseph McIntyre et al., 2003; Zago et al., 2004a)","manualFormatting":"(McIntyre et al., 2003; Zago et al., 2004a)","plainTextFormattedCitation":"(Joseph McIntyre et al., 2003; Zago et al., 2004a)","previouslyFormattedCitation":"(Joseph McIntyre et al., 2003; Zago et al., 2004a)"},"properties":{"noteIndex":0},"schema":"https://github.com/citation-style-language/schema/raw/master/csl-citation.json"}</w:instrText>
      </w:r>
      <w:r w:rsidR="00690FD5">
        <w:fldChar w:fldCharType="separate"/>
      </w:r>
      <w:r w:rsidR="00690FD5" w:rsidRPr="00690FD5">
        <w:rPr>
          <w:noProof/>
        </w:rPr>
        <w:t>(McIntyre et al., 2003; Zago et al., 2004a)</w:t>
      </w:r>
      <w:r w:rsidR="00690FD5">
        <w:fldChar w:fldCharType="end"/>
      </w:r>
      <w:r w:rsidR="00690FD5">
        <w:t xml:space="preserve">, </w:t>
      </w:r>
      <w:r w:rsidR="00844E1E">
        <w:t xml:space="preserve">and </w:t>
      </w:r>
      <w:r w:rsidR="00690FD5">
        <w:t xml:space="preserve">even after extensive training </w:t>
      </w:r>
      <w:r w:rsidR="00690FD5">
        <w:fldChar w:fldCharType="begin" w:fldLock="1"/>
      </w:r>
      <w:r w:rsidR="00BE7983">
        <w:instrText>ADDIN CSL_CITATION {"citationItems":[{"id":"ITEM-1","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1","issue":"2","issued":{"date-parts":[["2004"]]},"page":"1055-1068","title":"Fast Adaptation of the Internal Model of Gravity for Manual Interceptions: Evidence for Event-Dependent Learning","type":"article-journal","volume":"93"},"uris":["http://www.mendeley.com/documents/?uuid=b7a72649-87c7-441a-a79b-ffdfac3d66f2"]}],"mendeley":{"formattedCitation":"(Zago et al., 2004b)","plainTextFormattedCitation":"(Zago et al., 2004b)","previouslyFormattedCitation":"(Zago et al., 2004b)"},"properties":{"noteIndex":0},"schema":"https://github.com/citation-style-language/schema/raw/master/csl-citation.json"}</w:instrText>
      </w:r>
      <w:r w:rsidR="00690FD5">
        <w:fldChar w:fldCharType="separate"/>
      </w:r>
      <w:r w:rsidR="00690FD5" w:rsidRPr="00690FD5">
        <w:rPr>
          <w:noProof/>
        </w:rPr>
        <w:t>(Zago et al., 2004b)</w:t>
      </w:r>
      <w:r w:rsidR="00690FD5">
        <w:fldChar w:fldCharType="end"/>
      </w:r>
      <w:r w:rsidR="00690FD5">
        <w:t>.</w:t>
      </w:r>
      <w:r w:rsidR="00554D7B">
        <w:t xml:space="preserve"> </w:t>
      </w:r>
    </w:p>
    <w:p w14:paraId="624F1865" w14:textId="6CDB47C2" w:rsidR="001E794D" w:rsidRDefault="00BE7983" w:rsidP="00B22037">
      <w:pPr>
        <w:jc w:val="both"/>
      </w:pPr>
      <w:r>
        <w:t xml:space="preserve">While our data provide compelling evidence that humans use either an air drag-based model or an air drag-independent model rather than switching between both, our conclusions are less clear which of the two </w:t>
      </w:r>
      <w:proofErr w:type="gramStart"/>
      <w:r>
        <w:t>models</w:t>
      </w:r>
      <w:proofErr w:type="gramEnd"/>
      <w:r>
        <w:t xml:space="preserve"> humans use. While our timing task </w:t>
      </w:r>
      <w:r w:rsidR="00956E54">
        <w:t xml:space="preserve">provides no evidence for a higher accuracy in either of the two conditions, </w:t>
      </w:r>
      <w:r>
        <w:t xml:space="preserve">there is moderate-to-strong evidence that behavior in the spatial task is more accurate for the </w:t>
      </w:r>
      <w:r w:rsidR="00593F18">
        <w:t>“</w:t>
      </w:r>
      <w:r>
        <w:t>Air Drag: Present</w:t>
      </w:r>
      <w:r w:rsidR="00593F18">
        <w:t>”</w:t>
      </w:r>
      <w:r>
        <w:t xml:space="preserve"> condition</w:t>
      </w:r>
      <w:r w:rsidR="002F0A4C">
        <w:t xml:space="preserve">. </w:t>
      </w:r>
      <w:r w:rsidR="002F0A4C">
        <w:rPr>
          <w:lang w:val="en-GB"/>
        </w:rPr>
        <w:t>How can we make sense of this discrepancy between the temporal and the spatial domains</w:t>
      </w:r>
      <w:commentRangeStart w:id="133"/>
      <w:r w:rsidR="00B91A13" w:rsidRPr="00A84BFB">
        <w:rPr>
          <w:lang w:val="en-GB"/>
        </w:rPr>
        <w:t>? Air resistance is a force acting opposite to the velocity vector of the ball.</w:t>
      </w:r>
      <w:r w:rsidR="00967DBD">
        <w:rPr>
          <w:lang w:val="en-GB"/>
        </w:rPr>
        <w:t xml:space="preserve"> As such, it impacts the timing and the spatial task different.</w:t>
      </w:r>
      <w:r w:rsidR="00B91A13" w:rsidRPr="00A84BFB">
        <w:rPr>
          <w:lang w:val="en-GB"/>
        </w:rPr>
        <w:t xml:space="preserve"> </w:t>
      </w:r>
      <w:r w:rsidR="00967DBD">
        <w:rPr>
          <w:lang w:val="en-GB"/>
        </w:rPr>
        <w:t xml:space="preserve">With regards to the vertical velocity component, which is responsible for the time-to-contact, </w:t>
      </w:r>
      <w:r w:rsidR="00B91A13" w:rsidRPr="005663F8">
        <w:t>the effect of the air resistance has a negative sign</w:t>
      </w:r>
      <w:r w:rsidR="00967DBD">
        <w:rPr>
          <w:lang w:val="en-GB"/>
        </w:rPr>
        <w:t xml:space="preserve"> d</w:t>
      </w:r>
      <w:r w:rsidR="00967DBD" w:rsidRPr="0096388A">
        <w:rPr>
          <w:lang w:val="en-GB"/>
        </w:rPr>
        <w:t>uring the first part of the trajectory</w:t>
      </w:r>
      <w:r w:rsidR="00967DBD">
        <w:rPr>
          <w:lang w:val="en-GB"/>
        </w:rPr>
        <w:t>;</w:t>
      </w:r>
      <w:r w:rsidR="00B91A13" w:rsidRPr="005663F8">
        <w:t xml:space="preserve"> however, during the second part of the trajectory the air resistance has a positive sign. Thus, even if the total balance of the effect is negative, the total effect on the vertical speed is compensated between both parts of the trajectory being too low to be effectively perceived. But what about horizontal speed? In addition to</w:t>
      </w:r>
      <w:r w:rsidR="00967DBD">
        <w:rPr>
          <w:lang w:val="en-GB"/>
        </w:rPr>
        <w:t xml:space="preserve"> a</w:t>
      </w:r>
      <w:r w:rsidR="00B91A13" w:rsidRPr="005663F8">
        <w:t xml:space="preserve"> reduced flight time, the horizontal velocity is consistently affected </w:t>
      </w:r>
      <w:r w:rsidR="00967DBD" w:rsidRPr="0096388A">
        <w:rPr>
          <w:lang w:val="en-GB"/>
        </w:rPr>
        <w:t xml:space="preserve">negatively </w:t>
      </w:r>
      <w:r w:rsidR="00B91A13" w:rsidRPr="005663F8">
        <w:t xml:space="preserve">by air resistance throughout the trajectory.  </w:t>
      </w:r>
      <w:r w:rsidR="00645F99">
        <w:t>Therefore</w:t>
      </w:r>
      <w:r w:rsidR="00B91A13" w:rsidRPr="005663F8">
        <w:t>, the effect in the spatial domain is amplified</w:t>
      </w:r>
      <w:r w:rsidR="00162546">
        <w:t xml:space="preserve"> </w:t>
      </w:r>
      <w:r w:rsidR="00162546">
        <w:fldChar w:fldCharType="begin" w:fldLock="1"/>
      </w:r>
      <w:r w:rsidR="00162546">
        <w:instrText>ADDIN CSL_CITATION {"citationItems":[{"id":"ITEM-1","itemData":{"DOI":"10.1119/1.14350","author":[{"dropping-particle":"","family":"Brancazio","given":"Peter J","non-dropping-particle":"","parse-names":false,"suffix":""}],"container-title":"American Journal of Physics","id":"ITEM-1","issue":"53","issued":{"date-parts":[["1985"]]},"title":"Looking into Chapman’s homer : The physics of judging a fly ball","type":"article-journal","volume":"849"},"uris":["http://www.mendeley.com/documents/?uuid=fc196281-6ab5-410e-84ee-d7d2e42be864"]}],"mendeley":{"formattedCitation":"(Brancazio, 1985)","plainTextFormattedCitation":"(Brancazio, 1985)"},"properties":{"noteIndex":0},"schema":"https://github.com/citation-style-language/schema/raw/master/csl-citation.json"}</w:instrText>
      </w:r>
      <w:r w:rsidR="00162546">
        <w:fldChar w:fldCharType="separate"/>
      </w:r>
      <w:r w:rsidR="00162546" w:rsidRPr="00162546">
        <w:rPr>
          <w:noProof/>
        </w:rPr>
        <w:t>(Brancazio, 1985)</w:t>
      </w:r>
      <w:r w:rsidR="00162546">
        <w:fldChar w:fldCharType="end"/>
      </w:r>
      <w:r w:rsidR="00B91A13" w:rsidRPr="00A84BFB">
        <w:rPr>
          <w:lang w:val="en-GB"/>
        </w:rPr>
        <w:t>.</w:t>
      </w:r>
      <w:r w:rsidR="00A8343D">
        <w:rPr>
          <w:lang w:val="en-GB"/>
        </w:rPr>
        <w:t xml:space="preserve"> Overall, the spatial task </w:t>
      </w:r>
      <w:r w:rsidR="00645F99">
        <w:rPr>
          <w:lang w:val="en-GB"/>
        </w:rPr>
        <w:t xml:space="preserve">thus </w:t>
      </w:r>
      <w:r w:rsidR="00A8343D">
        <w:rPr>
          <w:lang w:val="en-GB"/>
        </w:rPr>
        <w:t>provides the more sensitive test for Hypothesis</w:t>
      </w:r>
      <w:r w:rsidR="00162546">
        <w:rPr>
          <w:lang w:val="en-GB"/>
        </w:rPr>
        <w:t> </w:t>
      </w:r>
      <w:r w:rsidR="00A8343D">
        <w:rPr>
          <w:lang w:val="en-GB"/>
        </w:rPr>
        <w:t>1.</w:t>
      </w:r>
    </w:p>
    <w:p w14:paraId="025F620B" w14:textId="7AD87C20" w:rsidR="00F51F26" w:rsidRDefault="00F51F26" w:rsidP="00B22037">
      <w:pPr>
        <w:jc w:val="both"/>
      </w:pPr>
      <w:r>
        <w:t>Regarding Hypothesis 2, we could not find evidence that our participants took the different object sizes into account to extrapolate motion accordingly. While responses were equally accurate for both small and large targets in the timing task, which could lend some support to our hypothesis, the temporal differences between trajectories were too small to expect large effects. In the spatial task, where differences are more pronounce, we did find an overshoot for larger targets with regards to smaller targets. This overshoot was about half the physical mean differences in the displayed motion, indicating that participants may have used the same air drag model for both target sizes instead of switching between size-appropriate models for each.</w:t>
      </w:r>
      <w:r w:rsidR="00205DB3">
        <w:t xml:space="preserve"> Since Hypothesis 2 was not supported by the data, </w:t>
      </w:r>
      <w:r w:rsidR="000A2775">
        <w:t>it was quite unlikely to find any evidence for Hypothesis 3, and our analysis confirmed, indeed, that there was no interaction between ball size and texture</w:t>
      </w:r>
      <w:r w:rsidR="00EE7E82">
        <w:t>.</w:t>
      </w:r>
      <w:commentRangeEnd w:id="133"/>
      <w:r w:rsidR="002F0A4C">
        <w:rPr>
          <w:rStyle w:val="CommentReference"/>
        </w:rPr>
        <w:commentReference w:id="133"/>
      </w:r>
    </w:p>
    <w:p w14:paraId="3C2412AB" w14:textId="739BBCB9" w:rsidR="00255627" w:rsidRDefault="00BE7983" w:rsidP="00B22037">
      <w:pPr>
        <w:jc w:val="both"/>
      </w:pPr>
      <w:r>
        <w:t xml:space="preserve">It </w:t>
      </w:r>
      <w:proofErr w:type="gramStart"/>
      <w:r>
        <w:t>has to</w:t>
      </w:r>
      <w:proofErr w:type="gramEnd"/>
      <w:r>
        <w:t xml:space="preserve"> be noted that, especially in virtual reality, it is hard to eliminate biases </w:t>
      </w:r>
      <w:r w:rsidR="000A2775">
        <w:t xml:space="preserve">introduced by the </w:t>
      </w:r>
      <w:r w:rsidR="00F11E4B">
        <w:t xml:space="preserve">not quite ecological </w:t>
      </w:r>
      <w:r w:rsidR="000A2775">
        <w:t xml:space="preserve">mode of </w:t>
      </w:r>
      <w:r w:rsidR="00F11E4B">
        <w:t>presentatio</w:t>
      </w:r>
      <w:r w:rsidR="000A2775">
        <w:t>n</w:t>
      </w:r>
      <w:r>
        <w:t xml:space="preserve">. For example, it has been observed that distances are often underestimated in virtual reality </w:t>
      </w:r>
      <w:r>
        <w:fldChar w:fldCharType="begin" w:fldLock="1"/>
      </w:r>
      <w:r w:rsidR="00F11E4B">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fldChar w:fldCharType="separate"/>
      </w:r>
      <w:r w:rsidRPr="00BE7983">
        <w:rPr>
          <w:noProof/>
        </w:rPr>
        <w:t>(Messing &amp; Durgin, 2005)</w:t>
      </w:r>
      <w:r>
        <w:fldChar w:fldCharType="end"/>
      </w:r>
      <w:r>
        <w:t>.</w:t>
      </w:r>
      <w:r w:rsidR="00F11E4B">
        <w:t xml:space="preserve"> However, gravity has been suggested to serve as a mediator between space and time perception </w:t>
      </w:r>
      <w:r w:rsidR="00F11E4B">
        <w:fldChar w:fldCharType="begin" w:fldLock="1"/>
      </w:r>
      <w:r w:rsidR="00F11E4B">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eviouslyFormattedCitation":"(Lacquaniti et al., 2015)"},"properties":{"noteIndex":0},"schema":"https://github.com/citation-style-language/schema/raw/master/csl-citation.json"}</w:instrText>
      </w:r>
      <w:r w:rsidR="00F11E4B">
        <w:fldChar w:fldCharType="separate"/>
      </w:r>
      <w:r w:rsidR="00F11E4B" w:rsidRPr="00F11E4B">
        <w:rPr>
          <w:noProof/>
        </w:rPr>
        <w:t>(Lacquaniti et al., 2015)</w:t>
      </w:r>
      <w:r w:rsidR="00F11E4B">
        <w:fldChar w:fldCharType="end"/>
      </w:r>
      <w:r w:rsidR="00F11E4B">
        <w:t>. Since the stimuli in our experiment were governed by a gravitational motion profile, virtual reality biases should thus be reduced with respect to stimuli that behave not according to earth gravity</w:t>
      </w:r>
      <w:r w:rsidR="009B5E1D">
        <w:t xml:space="preserve"> </w:t>
      </w:r>
      <w:r w:rsidR="009B5E1D">
        <w:fldChar w:fldCharType="begin" w:fldLock="1"/>
      </w:r>
      <w:r w:rsidR="005445C6">
        <w:instrText>ADDIN CSL_CITATION {"citationItems":[{"id":"ITEM-1","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1","issue":"4","issued":{"date-parts":[["2003"]]},"page":"252-264","title":"Biological motion as a cue for the perception of size.","type":"article-journal","volume":"3"},"uris":["http://www.mendeley.com/documents/?uuid=b1fa4c32-7e27-4ae5-ad3f-9421d31e1d7d"]},{"id":"ITEM-2","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2","issue":"5-6","issued":{"date-parts":[["2015"]]},"page":"397-426","title":"Gravity in the Brain as a Reference for Space and Time Perception","type":"article-journal","volume":"28"},"uris":["http://www.mendeley.com/documents/?uuid=64d787e5-c03e-40b0-b0a3-864ca634a9c4"]},{"id":"ITEM-3","itemData":{"author":[{"dropping-particle":"","family":"Vallortigara","given":"Giorgio","non-dropping-particle":"","parse-names":false,"suffix":""},{"dropping-particle":"","family":"Regolin","given":"Lucia","non-dropping-particle":"","parse-names":false,"suffix":""}],"container-title":"Current Biology","id":"ITEM-3","issue":"September","issued":{"date-parts":[["2007"]]},"page":"R279–R280","title":"Gravity bias in the interpretation of biological motion by inexperienced chicks","type":"article-journal","volume":"16"},"uris":["http://www.mendeley.com/documents/?uuid=d2326aff-7b18-4aa5-8a3c-5d48b92af77a"]}],"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rsidR="009B5E1D">
        <w:fldChar w:fldCharType="separate"/>
      </w:r>
      <w:r w:rsidR="009B5E1D" w:rsidRPr="009B5E1D">
        <w:rPr>
          <w:noProof/>
        </w:rPr>
        <w:t>(Jokisch &amp; Troje, 2003; Lacquaniti et al., 2015; Vallortigara &amp; Regolin, 2007)</w:t>
      </w:r>
      <w:r w:rsidR="009B5E1D">
        <w:fldChar w:fldCharType="end"/>
      </w:r>
      <w:r w:rsidR="00F11E4B">
        <w:t xml:space="preserve">. And in fact, we have observed a near perfect accuracy for 1g trajectories in a previous experiment with a very similar setup </w:t>
      </w:r>
      <w:r w:rsidR="00F11E4B">
        <w:fldChar w:fldCharType="begin" w:fldLock="1"/>
      </w:r>
      <w:r w:rsidR="00DF12B3">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F11E4B">
        <w:fldChar w:fldCharType="separate"/>
      </w:r>
      <w:r w:rsidR="00F11E4B" w:rsidRPr="00F11E4B">
        <w:rPr>
          <w:noProof/>
        </w:rPr>
        <w:t>(Jörges &amp; López-Moliner, 2019)</w:t>
      </w:r>
      <w:r w:rsidR="00F11E4B">
        <w:fldChar w:fldCharType="end"/>
      </w:r>
      <w:r w:rsidR="00F11E4B">
        <w:t>.</w:t>
      </w:r>
      <w:r w:rsidR="00F72B6A">
        <w:t xml:space="preserve"> </w:t>
      </w:r>
      <w:commentRangeStart w:id="134"/>
      <w:r w:rsidR="00F72B6A">
        <w:t>The temporal responses in this experiment are highly accurate</w:t>
      </w:r>
      <w:r w:rsidR="00E042EC">
        <w:t>;</w:t>
      </w:r>
      <w:r w:rsidR="00F72B6A">
        <w:t xml:space="preserve"> however, there is a consistent undershoot for the spatial responses</w:t>
      </w:r>
      <w:r w:rsidR="00534A34">
        <w:t xml:space="preserve"> by about 10% of the extrapolated distances. It stands to reason that the well-known underestimation of depth compression plays some role in this bias: If participants perceive the targets to be closer than they actually are, the same visual angle between target and table corresponds to a lower physical distance, both vertically and horizontally. While the same bias could lead to a misperception of the observed velocities, this should cancel out with biases of estimated distance. However, the gravity </w:t>
      </w:r>
      <w:r w:rsidR="00534A34">
        <w:lastRenderedPageBreak/>
        <w:t xml:space="preserve">component of the motion should be more robust. A smaller physical distance paired with the same gravity value would thus lead to the object being perceived to return faster to its initial height than it </w:t>
      </w:r>
      <w:proofErr w:type="gramStart"/>
      <w:r w:rsidR="00534A34">
        <w:t>actually does</w:t>
      </w:r>
      <w:proofErr w:type="gramEnd"/>
      <w:r w:rsidR="00534A34">
        <w:t>, leading to an undershoot in the spatial responses. However, this would also lead to a temporal underestimation of the time-to-contact, and too early responses in the timing task, which we do not observe in our data.</w:t>
      </w:r>
      <w:r w:rsidR="00E042EC">
        <w:t xml:space="preserve"> </w:t>
      </w:r>
      <w:commentRangeEnd w:id="134"/>
      <w:r w:rsidR="002F0A4C">
        <w:rPr>
          <w:rStyle w:val="CommentReference"/>
        </w:rPr>
        <w:commentReference w:id="134"/>
      </w:r>
    </w:p>
    <w:p w14:paraId="3E096A6A" w14:textId="77777777" w:rsidR="009B5E1D" w:rsidRPr="005B244E" w:rsidRDefault="009B5E1D" w:rsidP="00B22037">
      <w:pPr>
        <w:jc w:val="both"/>
      </w:pPr>
    </w:p>
    <w:p w14:paraId="7A846BF8" w14:textId="500D2F7A" w:rsidR="003D6303" w:rsidRDefault="00470041" w:rsidP="00470041">
      <w:pPr>
        <w:pStyle w:val="Heading1"/>
      </w:pPr>
      <w:r>
        <w:t>Conclusions, Limitations &amp; Future Research</w:t>
      </w:r>
    </w:p>
    <w:p w14:paraId="41129AAC" w14:textId="10FE847C" w:rsidR="00470041" w:rsidRDefault="00470041" w:rsidP="00470041">
      <w:pPr>
        <w:jc w:val="both"/>
      </w:pPr>
      <w:commentRangeStart w:id="135"/>
      <w:r>
        <w:t>In this paper, we set up to investigate whether the human brain represents air drag like other physical properties of our environment. We found evidence that lends some support to this idea. Furthermore, we hypothesized that</w:t>
      </w:r>
      <w:r w:rsidR="005B244E">
        <w:t xml:space="preserve"> humans might adapt their air drag-related expectations according to the physical properties of the target. We found no evidence to support this claim.</w:t>
      </w:r>
    </w:p>
    <w:p w14:paraId="1890B83E" w14:textId="78021D97" w:rsidR="00555821" w:rsidRDefault="00470041" w:rsidP="00470041">
      <w:pPr>
        <w:jc w:val="both"/>
      </w:pPr>
      <w:r>
        <w:t xml:space="preserve">The most important limitation of our study is certainly that we did not manage to eliminate all possibly virtual reality-related biases in participant responses. The test of our first hypothesis, namely that humans rely on an internal representation of air drag, depended strongly on the response distributions of either </w:t>
      </w:r>
      <w:r w:rsidR="002F5AA3">
        <w:t>“</w:t>
      </w:r>
      <w:r>
        <w:t>Air</w:t>
      </w:r>
      <w:r w:rsidR="002F5AA3">
        <w:t xml:space="preserve"> D</w:t>
      </w:r>
      <w:r>
        <w:t>rag: Present</w:t>
      </w:r>
      <w:r w:rsidR="002F5AA3">
        <w:t>”</w:t>
      </w:r>
      <w:r>
        <w:t xml:space="preserve"> or </w:t>
      </w:r>
      <w:r w:rsidR="002F5AA3">
        <w:t>“</w:t>
      </w:r>
      <w:r>
        <w:t>Air</w:t>
      </w:r>
      <w:r w:rsidR="002F5AA3">
        <w:t xml:space="preserve"> D</w:t>
      </w:r>
      <w:r>
        <w:t>rag: Absent</w:t>
      </w:r>
      <w:r w:rsidR="002F5AA3">
        <w:t>”</w:t>
      </w:r>
      <w:r>
        <w:t xml:space="preserve"> trials being </w:t>
      </w:r>
      <w:r w:rsidR="005B244E">
        <w:t>centered around perfect accuracy</w:t>
      </w:r>
      <w:r>
        <w:t>. This is the case for the timing task</w:t>
      </w:r>
      <w:r w:rsidR="005B244E">
        <w:t xml:space="preserve">, but effects are not easily detectable in this condition. For the </w:t>
      </w:r>
      <w:r>
        <w:t>spatial task</w:t>
      </w:r>
      <w:r w:rsidR="005B244E">
        <w:t>, this condition was given marginally</w:t>
      </w:r>
      <w:r w:rsidR="00DD2998">
        <w:t>.</w:t>
      </w:r>
      <w:r>
        <w:t xml:space="preserve"> Therefore, the present results support our first hypothesis only to a moderate extent.</w:t>
      </w:r>
      <w:r w:rsidR="00555821">
        <w:t xml:space="preserve"> A further limitation is </w:t>
      </w:r>
      <w:r w:rsidR="005B244E">
        <w:t xml:space="preserve">certainly that we did not find effects of target size, i.e., participants seemed to expect the same air drag forces regardless of the size of the target. We </w:t>
      </w:r>
      <w:proofErr w:type="spellStart"/>
      <w:r w:rsidR="005B244E">
        <w:t>can not</w:t>
      </w:r>
      <w:proofErr w:type="spellEnd"/>
      <w:r w:rsidR="005B244E">
        <w:t xml:space="preserve"> say with certainty whether this occurs equally in real </w:t>
      </w:r>
      <w:r w:rsidR="00DD2998">
        <w:t>life or</w:t>
      </w:r>
      <w:r w:rsidR="005B244E">
        <w:t xml:space="preserve"> is an artifact of presentation in virtual reality. </w:t>
      </w:r>
      <w:r w:rsidR="006A5074">
        <w:t xml:space="preserve">Finally, the failure to demonstrate an effect of target size precluded us from </w:t>
      </w:r>
      <w:r w:rsidR="00A530B9">
        <w:t xml:space="preserve">duly </w:t>
      </w:r>
      <w:r w:rsidR="006A5074">
        <w:t xml:space="preserve">testing Hypothesis 3 about the interplay of prior knowledge of the object and online visual information about its size. </w:t>
      </w:r>
    </w:p>
    <w:p w14:paraId="1B5BAC5B" w14:textId="27DF82F8" w:rsidR="00423C69" w:rsidRDefault="00423C69" w:rsidP="00470041">
      <w:pPr>
        <w:jc w:val="both"/>
      </w:pPr>
      <w:r>
        <w:t>Future research on the representation of air drag should focus on even more ecologically valid stimuli, with the intent of eliminating biases introduced by presentation in virtual reality. High precision recordings of highly controlled real-world catching, especially with a partially occluded trajectory, are one possibility: If humans perform accurately in a reliable fashion, this would represent very strong evidence that we do indeed use an internal representation of air drag or air drag prior.</w:t>
      </w:r>
      <w:commentRangeEnd w:id="135"/>
      <w:r w:rsidR="002F0A4C">
        <w:rPr>
          <w:rStyle w:val="CommentReference"/>
        </w:rPr>
        <w:commentReference w:id="135"/>
      </w:r>
    </w:p>
    <w:p w14:paraId="6F33B032" w14:textId="1D12988E" w:rsidR="00143A8E" w:rsidRDefault="00143A8E" w:rsidP="003F4A3B">
      <w:pPr>
        <w:jc w:val="both"/>
      </w:pPr>
    </w:p>
    <w:p w14:paraId="6D7336A8" w14:textId="55C06D0E" w:rsidR="003672A6" w:rsidRDefault="00C62312" w:rsidP="00C62312">
      <w:pPr>
        <w:pStyle w:val="Heading2"/>
      </w:pPr>
      <w:r>
        <w:t xml:space="preserve">Author </w:t>
      </w:r>
      <w:r w:rsidR="003672A6">
        <w:t>Contributions</w:t>
      </w:r>
    </w:p>
    <w:p w14:paraId="3561882E" w14:textId="3B6C420C" w:rsidR="003672A6" w:rsidRDefault="003672A6" w:rsidP="003F4A3B">
      <w:pPr>
        <w:jc w:val="both"/>
      </w:pPr>
      <w:r>
        <w:t>BA, BJ and JLM conceptualized the study in a joined effort. BA programmed the stimuli and tested participants. BA and BJ analyzed the results together. BJ wrote the manuscript with input from BA and JLM. JLM provided guidance at every step of the project.</w:t>
      </w:r>
    </w:p>
    <w:p w14:paraId="432E9795" w14:textId="77777777" w:rsidR="003672A6" w:rsidRDefault="003672A6" w:rsidP="003F4A3B">
      <w:pPr>
        <w:jc w:val="both"/>
      </w:pPr>
    </w:p>
    <w:p w14:paraId="5F56A575" w14:textId="7C524C11" w:rsidR="003672A6" w:rsidRDefault="00C62312" w:rsidP="00C62312">
      <w:pPr>
        <w:pStyle w:val="Heading2"/>
      </w:pPr>
      <w:r>
        <w:t>Acknowledgements</w:t>
      </w:r>
    </w:p>
    <w:p w14:paraId="04438FF8" w14:textId="53533F2A" w:rsidR="003672A6" w:rsidRDefault="00091DE0" w:rsidP="003F4A3B">
      <w:pPr>
        <w:jc w:val="both"/>
      </w:pPr>
      <w:r w:rsidRPr="00091DE0">
        <w:t xml:space="preserve">BA was supported by the fellowship FPU17/01248 from </w:t>
      </w:r>
      <w:proofErr w:type="spellStart"/>
      <w:r w:rsidRPr="00091DE0">
        <w:t>Ministerio</w:t>
      </w:r>
      <w:proofErr w:type="spellEnd"/>
      <w:r w:rsidRPr="00091DE0">
        <w:t xml:space="preserve"> de </w:t>
      </w:r>
      <w:proofErr w:type="spellStart"/>
      <w:r w:rsidRPr="00091DE0">
        <w:t>Educación</w:t>
      </w:r>
      <w:proofErr w:type="spellEnd"/>
      <w:r w:rsidRPr="00091DE0">
        <w:t xml:space="preserve"> y </w:t>
      </w:r>
      <w:proofErr w:type="spellStart"/>
      <w:r w:rsidRPr="00091DE0">
        <w:t>Formación</w:t>
      </w:r>
      <w:proofErr w:type="spellEnd"/>
      <w:r>
        <w:t xml:space="preserve"> </w:t>
      </w:r>
      <w:proofErr w:type="spellStart"/>
      <w:r w:rsidRPr="00091DE0">
        <w:t>Profesional</w:t>
      </w:r>
      <w:proofErr w:type="spellEnd"/>
      <w:r w:rsidRPr="00091DE0">
        <w:t xml:space="preserve"> of the Spanish government. </w:t>
      </w:r>
      <w:r w:rsidR="003672A6">
        <w:t>BJ was funded by the Canadian Space Agency (</w:t>
      </w:r>
      <w:commentRangeStart w:id="136"/>
      <w:r w:rsidR="003672A6">
        <w:t>CSA</w:t>
      </w:r>
      <w:commentRangeEnd w:id="136"/>
      <w:r w:rsidR="00C62312" w:rsidRPr="00091DE0">
        <w:commentReference w:id="136"/>
      </w:r>
      <w:r w:rsidR="003672A6">
        <w:t>).</w:t>
      </w:r>
    </w:p>
    <w:p w14:paraId="437215E7" w14:textId="77777777" w:rsidR="003672A6" w:rsidRPr="0030022A" w:rsidRDefault="003672A6" w:rsidP="003F4A3B">
      <w:pPr>
        <w:jc w:val="both"/>
      </w:pPr>
    </w:p>
    <w:p w14:paraId="441965A8" w14:textId="2A778521" w:rsidR="00143A8E" w:rsidRDefault="00143A8E" w:rsidP="00143A8E">
      <w:pPr>
        <w:pStyle w:val="Heading2"/>
      </w:pPr>
      <w:r w:rsidRPr="00EB03CA">
        <w:lastRenderedPageBreak/>
        <w:t>References</w:t>
      </w:r>
    </w:p>
    <w:p w14:paraId="3B331B61" w14:textId="114F3846" w:rsidR="00162546" w:rsidRPr="00162546" w:rsidRDefault="00410C3D" w:rsidP="0016254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162546" w:rsidRPr="00162546">
        <w:rPr>
          <w:rFonts w:ascii="Calibri" w:hAnsi="Calibri" w:cs="Calibri"/>
          <w:noProof/>
          <w:szCs w:val="24"/>
        </w:rPr>
        <w:t xml:space="preserve">Adams, W. J., Graf, E. W., &amp; Ernst, M. O. (2004). Experience can change the “light-from-above” prior. </w:t>
      </w:r>
      <w:r w:rsidR="00162546" w:rsidRPr="00162546">
        <w:rPr>
          <w:rFonts w:ascii="Calibri" w:hAnsi="Calibri" w:cs="Calibri"/>
          <w:i/>
          <w:iCs/>
          <w:noProof/>
          <w:szCs w:val="24"/>
        </w:rPr>
        <w:t>Nature Neuroscience</w:t>
      </w:r>
      <w:r w:rsidR="00162546" w:rsidRPr="00162546">
        <w:rPr>
          <w:rFonts w:ascii="Calibri" w:hAnsi="Calibri" w:cs="Calibri"/>
          <w:noProof/>
          <w:szCs w:val="24"/>
        </w:rPr>
        <w:t xml:space="preserve">, </w:t>
      </w:r>
      <w:r w:rsidR="00162546" w:rsidRPr="00162546">
        <w:rPr>
          <w:rFonts w:ascii="Calibri" w:hAnsi="Calibri" w:cs="Calibri"/>
          <w:i/>
          <w:iCs/>
          <w:noProof/>
          <w:szCs w:val="24"/>
        </w:rPr>
        <w:t>7</w:t>
      </w:r>
      <w:r w:rsidR="00162546" w:rsidRPr="00162546">
        <w:rPr>
          <w:rFonts w:ascii="Calibri" w:hAnsi="Calibri" w:cs="Calibri"/>
          <w:noProof/>
          <w:szCs w:val="24"/>
        </w:rPr>
        <w:t>(10), 1057–1058. https://doi.org/10.1038/nn1312</w:t>
      </w:r>
    </w:p>
    <w:p w14:paraId="32AE257E"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726D">
        <w:rPr>
          <w:rFonts w:ascii="Calibri" w:hAnsi="Calibri" w:cs="Calibri"/>
          <w:noProof/>
          <w:szCs w:val="24"/>
          <w:lang w:val="de-DE"/>
          <w:rPrChange w:id="137" w:author="Björn Jörges" w:date="2020-05-06T23:26:00Z">
            <w:rPr>
              <w:rFonts w:ascii="Calibri" w:hAnsi="Calibri" w:cs="Calibri"/>
              <w:noProof/>
              <w:szCs w:val="24"/>
            </w:rPr>
          </w:rPrChange>
        </w:rPr>
        <w:t xml:space="preserve">Bates, D., Mächler, M., Bolker, B. M., &amp; Walker, S. C. (2015). </w:t>
      </w:r>
      <w:r w:rsidRPr="00162546">
        <w:rPr>
          <w:rFonts w:ascii="Calibri" w:hAnsi="Calibri" w:cs="Calibri"/>
          <w:noProof/>
          <w:szCs w:val="24"/>
        </w:rPr>
        <w:t xml:space="preserve">Fitting linear mixed-effects models using lme4. </w:t>
      </w:r>
      <w:r w:rsidRPr="00162546">
        <w:rPr>
          <w:rFonts w:ascii="Calibri" w:hAnsi="Calibri" w:cs="Calibri"/>
          <w:i/>
          <w:iCs/>
          <w:noProof/>
          <w:szCs w:val="24"/>
        </w:rPr>
        <w:t>Journal of Statistical Software</w:t>
      </w:r>
      <w:r w:rsidRPr="00162546">
        <w:rPr>
          <w:rFonts w:ascii="Calibri" w:hAnsi="Calibri" w:cs="Calibri"/>
          <w:noProof/>
          <w:szCs w:val="24"/>
        </w:rPr>
        <w:t xml:space="preserve">, </w:t>
      </w:r>
      <w:r w:rsidRPr="00162546">
        <w:rPr>
          <w:rFonts w:ascii="Calibri" w:hAnsi="Calibri" w:cs="Calibri"/>
          <w:i/>
          <w:iCs/>
          <w:noProof/>
          <w:szCs w:val="24"/>
        </w:rPr>
        <w:t>67</w:t>
      </w:r>
      <w:r w:rsidRPr="00162546">
        <w:rPr>
          <w:rFonts w:ascii="Calibri" w:hAnsi="Calibri" w:cs="Calibri"/>
          <w:noProof/>
          <w:szCs w:val="24"/>
        </w:rPr>
        <w:t>(1). https://doi.org/10.18637/jss.v067.i01</w:t>
      </w:r>
    </w:p>
    <w:p w14:paraId="5DE110AA"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Bosco, G., Delle Monache, S., Gravano, S., Indovina, I., La Scaleia, B., Maffei, V., … Lacquaniti, F. (2015). Filling gaps in visual motion for target capture. </w:t>
      </w:r>
      <w:r w:rsidRPr="00162546">
        <w:rPr>
          <w:rFonts w:ascii="Calibri" w:hAnsi="Calibri" w:cs="Calibri"/>
          <w:i/>
          <w:iCs/>
          <w:noProof/>
          <w:szCs w:val="24"/>
        </w:rPr>
        <w:t>Frontiers in Integrative Neuroscience</w:t>
      </w:r>
      <w:r w:rsidRPr="00162546">
        <w:rPr>
          <w:rFonts w:ascii="Calibri" w:hAnsi="Calibri" w:cs="Calibri"/>
          <w:noProof/>
          <w:szCs w:val="24"/>
        </w:rPr>
        <w:t xml:space="preserve">, </w:t>
      </w:r>
      <w:r w:rsidRPr="00162546">
        <w:rPr>
          <w:rFonts w:ascii="Calibri" w:hAnsi="Calibri" w:cs="Calibri"/>
          <w:i/>
          <w:iCs/>
          <w:noProof/>
          <w:szCs w:val="24"/>
        </w:rPr>
        <w:t>9</w:t>
      </w:r>
      <w:r w:rsidRPr="00162546">
        <w:rPr>
          <w:rFonts w:ascii="Calibri" w:hAnsi="Calibri" w:cs="Calibri"/>
          <w:noProof/>
          <w:szCs w:val="24"/>
        </w:rPr>
        <w:t>. https://doi.org/10.3389/fnint.2015.00013</w:t>
      </w:r>
    </w:p>
    <w:p w14:paraId="1E4924F3"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Brancazio, P. J. (1985). Looking into Chapman’s homer : The physics of judging a fly ball. </w:t>
      </w:r>
      <w:r w:rsidRPr="00162546">
        <w:rPr>
          <w:rFonts w:ascii="Calibri" w:hAnsi="Calibri" w:cs="Calibri"/>
          <w:i/>
          <w:iCs/>
          <w:noProof/>
          <w:szCs w:val="24"/>
        </w:rPr>
        <w:t>American Journal of Physics</w:t>
      </w:r>
      <w:r w:rsidRPr="00162546">
        <w:rPr>
          <w:rFonts w:ascii="Calibri" w:hAnsi="Calibri" w:cs="Calibri"/>
          <w:noProof/>
          <w:szCs w:val="24"/>
        </w:rPr>
        <w:t xml:space="preserve">, </w:t>
      </w:r>
      <w:r w:rsidRPr="00162546">
        <w:rPr>
          <w:rFonts w:ascii="Calibri" w:hAnsi="Calibri" w:cs="Calibri"/>
          <w:i/>
          <w:iCs/>
          <w:noProof/>
          <w:szCs w:val="24"/>
        </w:rPr>
        <w:t>849</w:t>
      </w:r>
      <w:r w:rsidRPr="00162546">
        <w:rPr>
          <w:rFonts w:ascii="Calibri" w:hAnsi="Calibri" w:cs="Calibri"/>
          <w:noProof/>
          <w:szCs w:val="24"/>
        </w:rPr>
        <w:t>(53). https://doi.org/10.1119/1.14350</w:t>
      </w:r>
    </w:p>
    <w:p w14:paraId="771B33E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Bürkner, P. C. (2018). Advanced Bayesian multilevel modeling with the R package brms. </w:t>
      </w:r>
      <w:r w:rsidRPr="00162546">
        <w:rPr>
          <w:rFonts w:ascii="Calibri" w:hAnsi="Calibri" w:cs="Calibri"/>
          <w:i/>
          <w:iCs/>
          <w:noProof/>
          <w:szCs w:val="24"/>
        </w:rPr>
        <w:t>R Journal</w:t>
      </w:r>
      <w:r w:rsidRPr="00162546">
        <w:rPr>
          <w:rFonts w:ascii="Calibri" w:hAnsi="Calibri" w:cs="Calibri"/>
          <w:noProof/>
          <w:szCs w:val="24"/>
        </w:rPr>
        <w:t xml:space="preserve">, </w:t>
      </w:r>
      <w:r w:rsidRPr="00162546">
        <w:rPr>
          <w:rFonts w:ascii="Calibri" w:hAnsi="Calibri" w:cs="Calibri"/>
          <w:i/>
          <w:iCs/>
          <w:noProof/>
          <w:szCs w:val="24"/>
        </w:rPr>
        <w:t>10</w:t>
      </w:r>
      <w:r w:rsidRPr="00162546">
        <w:rPr>
          <w:rFonts w:ascii="Calibri" w:hAnsi="Calibri" w:cs="Calibri"/>
          <w:noProof/>
          <w:szCs w:val="24"/>
        </w:rPr>
        <w:t>(1), 395–411. https://doi.org/10.32614/rj-2018-017</w:t>
      </w:r>
    </w:p>
    <w:p w14:paraId="69A3E708"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Chadwick, S. G., &amp; Haake, S. J. (2000). The drag coefficient of tennis balls. </w:t>
      </w:r>
      <w:r w:rsidRPr="00162546">
        <w:rPr>
          <w:rFonts w:ascii="Calibri" w:hAnsi="Calibri" w:cs="Calibri"/>
          <w:i/>
          <w:iCs/>
          <w:noProof/>
          <w:szCs w:val="24"/>
        </w:rPr>
        <w:t>Proceedings of the 3rd International Confernce on the Engineering of Sport</w:t>
      </w:r>
      <w:r w:rsidRPr="00162546">
        <w:rPr>
          <w:rFonts w:ascii="Calibri" w:hAnsi="Calibri" w:cs="Calibri"/>
          <w:noProof/>
          <w:szCs w:val="24"/>
        </w:rPr>
        <w:t>, (January 2000), 169–176.</w:t>
      </w:r>
    </w:p>
    <w:p w14:paraId="4FE31950"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EA7B3C">
        <w:rPr>
          <w:rFonts w:ascii="Calibri" w:hAnsi="Calibri" w:cs="Calibri"/>
          <w:noProof/>
          <w:szCs w:val="24"/>
          <w:lang w:val="es-ES"/>
          <w:rPrChange w:id="138" w:author="Joan López-Moliner" w:date="2020-05-04T09:45:00Z">
            <w:rPr>
              <w:rFonts w:ascii="Calibri" w:hAnsi="Calibri" w:cs="Calibri"/>
              <w:noProof/>
              <w:szCs w:val="24"/>
            </w:rPr>
          </w:rPrChange>
        </w:rPr>
        <w:t xml:space="preserve">Gómez, J., &amp; López-Moliner, J. (2013). </w:t>
      </w:r>
      <w:r w:rsidRPr="00162546">
        <w:rPr>
          <w:rFonts w:ascii="Calibri" w:hAnsi="Calibri" w:cs="Calibri"/>
          <w:noProof/>
          <w:szCs w:val="24"/>
        </w:rPr>
        <w:t xml:space="preserve">Synergies between optical and physical variables in intercepting parabolic targets. </w:t>
      </w:r>
      <w:r w:rsidRPr="00162546">
        <w:rPr>
          <w:rFonts w:ascii="Calibri" w:hAnsi="Calibri" w:cs="Calibri"/>
          <w:i/>
          <w:iCs/>
          <w:noProof/>
          <w:szCs w:val="24"/>
        </w:rPr>
        <w:t>Frontiers in Behavioral Neuroscience</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May), 46. https://doi.org/10.3389/fnbeh.2013.00046</w:t>
      </w:r>
    </w:p>
    <w:p w14:paraId="564EF21F"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Hosking, S. G., &amp; Crassini, B. (2010). The effects of familiar size and object trajectories on time-to-contact judgements.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203</w:t>
      </w:r>
      <w:r w:rsidRPr="00162546">
        <w:rPr>
          <w:rFonts w:ascii="Calibri" w:hAnsi="Calibri" w:cs="Calibri"/>
          <w:noProof/>
          <w:szCs w:val="24"/>
        </w:rPr>
        <w:t>(3), 541–552. https://doi.org/10.1007/s00221-010-2258-7</w:t>
      </w:r>
    </w:p>
    <w:p w14:paraId="2DAB63DB"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Indovina, I., Maffei, V., Bosco, G., Zago, M., Macaluso, E., &amp; Lacquaniti, F. (2005). Representation of visual gravitational motion in the human vestibular cortex. </w:t>
      </w:r>
      <w:r w:rsidRPr="00162546">
        <w:rPr>
          <w:rFonts w:ascii="Calibri" w:hAnsi="Calibri" w:cs="Calibri"/>
          <w:i/>
          <w:iCs/>
          <w:noProof/>
          <w:szCs w:val="24"/>
        </w:rPr>
        <w:t>Science (New York, N.Y.)</w:t>
      </w:r>
      <w:r w:rsidRPr="00162546">
        <w:rPr>
          <w:rFonts w:ascii="Calibri" w:hAnsi="Calibri" w:cs="Calibri"/>
          <w:noProof/>
          <w:szCs w:val="24"/>
        </w:rPr>
        <w:t xml:space="preserve">, </w:t>
      </w:r>
      <w:r w:rsidRPr="00162546">
        <w:rPr>
          <w:rFonts w:ascii="Calibri" w:hAnsi="Calibri" w:cs="Calibri"/>
          <w:i/>
          <w:iCs/>
          <w:noProof/>
          <w:szCs w:val="24"/>
        </w:rPr>
        <w:t>308</w:t>
      </w:r>
      <w:r w:rsidRPr="00162546">
        <w:rPr>
          <w:rFonts w:ascii="Calibri" w:hAnsi="Calibri" w:cs="Calibri"/>
          <w:noProof/>
          <w:szCs w:val="24"/>
        </w:rPr>
        <w:t>(April), 416–419. https://doi.org/10.1126/science.1107961</w:t>
      </w:r>
    </w:p>
    <w:p w14:paraId="2322A52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726D">
        <w:rPr>
          <w:rFonts w:ascii="Calibri" w:hAnsi="Calibri" w:cs="Calibri"/>
          <w:noProof/>
          <w:szCs w:val="24"/>
          <w:lang w:val="de-DE"/>
          <w:rPrChange w:id="139" w:author="Björn Jörges" w:date="2020-05-06T23:26:00Z">
            <w:rPr>
              <w:rFonts w:ascii="Calibri" w:hAnsi="Calibri" w:cs="Calibri"/>
              <w:noProof/>
              <w:szCs w:val="24"/>
            </w:rPr>
          </w:rPrChange>
        </w:rPr>
        <w:t xml:space="preserve">Jokisch, D., &amp; Troje, N. F. (2003). </w:t>
      </w:r>
      <w:r w:rsidRPr="00162546">
        <w:rPr>
          <w:rFonts w:ascii="Calibri" w:hAnsi="Calibri" w:cs="Calibri"/>
          <w:noProof/>
          <w:szCs w:val="24"/>
        </w:rPr>
        <w:t xml:space="preserve">Biological motion as a cue for the perception of size.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3</w:t>
      </w:r>
      <w:r w:rsidRPr="00162546">
        <w:rPr>
          <w:rFonts w:ascii="Calibri" w:hAnsi="Calibri" w:cs="Calibri"/>
          <w:noProof/>
          <w:szCs w:val="24"/>
        </w:rPr>
        <w:t>(4), 252–264. https://doi.org/10.1167/3.4.1</w:t>
      </w:r>
    </w:p>
    <w:p w14:paraId="03274FF2"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B., &amp; López-Moliner, J. (2019). Earth-Gravity Congruent Motion Facilitates Ocular Control for Pursuit of Parabolic Trajectories. </w:t>
      </w:r>
      <w:r w:rsidRPr="00162546">
        <w:rPr>
          <w:rFonts w:ascii="Calibri" w:hAnsi="Calibri" w:cs="Calibri"/>
          <w:i/>
          <w:iCs/>
          <w:noProof/>
          <w:szCs w:val="24"/>
        </w:rPr>
        <w:t>Scientific Reports</w:t>
      </w:r>
      <w:r w:rsidRPr="00162546">
        <w:rPr>
          <w:rFonts w:ascii="Calibri" w:hAnsi="Calibri" w:cs="Calibri"/>
          <w:noProof/>
          <w:szCs w:val="24"/>
        </w:rPr>
        <w:t xml:space="preserve">, </w:t>
      </w:r>
      <w:r w:rsidRPr="00162546">
        <w:rPr>
          <w:rFonts w:ascii="Calibri" w:hAnsi="Calibri" w:cs="Calibri"/>
          <w:i/>
          <w:iCs/>
          <w:noProof/>
          <w:szCs w:val="24"/>
        </w:rPr>
        <w:t>9</w:t>
      </w:r>
      <w:r w:rsidRPr="00162546">
        <w:rPr>
          <w:rFonts w:ascii="Calibri" w:hAnsi="Calibri" w:cs="Calibri"/>
          <w:noProof/>
          <w:szCs w:val="24"/>
        </w:rPr>
        <w:t>(1). https://doi.org/10.1038/s41598-019-50512-6</w:t>
      </w:r>
    </w:p>
    <w:p w14:paraId="1632AAEB" w14:textId="34136B4C"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Hagenfeld, L., &amp; López-Moliner, J. (2018). The use of visual cues in gravity judgements on parabolic motion. </w:t>
      </w:r>
      <w:r w:rsidRPr="00162546">
        <w:rPr>
          <w:rFonts w:ascii="Calibri" w:hAnsi="Calibri" w:cs="Calibri"/>
          <w:i/>
          <w:iCs/>
          <w:noProof/>
          <w:szCs w:val="24"/>
        </w:rPr>
        <w:t>Vision Research</w:t>
      </w:r>
      <w:r w:rsidRPr="00162546">
        <w:rPr>
          <w:rFonts w:ascii="Calibri" w:hAnsi="Calibri" w:cs="Calibri"/>
          <w:noProof/>
          <w:szCs w:val="24"/>
        </w:rPr>
        <w:t xml:space="preserve">, </w:t>
      </w:r>
      <w:r w:rsidRPr="00162546">
        <w:rPr>
          <w:rFonts w:ascii="Calibri" w:hAnsi="Calibri" w:cs="Calibri"/>
          <w:i/>
          <w:iCs/>
          <w:noProof/>
          <w:szCs w:val="24"/>
        </w:rPr>
        <w:t>149</w:t>
      </w:r>
      <w:r w:rsidRPr="00162546">
        <w:rPr>
          <w:rFonts w:ascii="Calibri" w:hAnsi="Calibri" w:cs="Calibri"/>
          <w:noProof/>
          <w:szCs w:val="24"/>
        </w:rPr>
        <w:t>, 47–58. https://doi.org/10.1016/J.VISRES.2018.06.002</w:t>
      </w:r>
    </w:p>
    <w:p w14:paraId="30D3AF19" w14:textId="256CDDF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amp; López-Moliner, J. (2017). Gravity as a strong prior: Implications for perception and action. </w:t>
      </w:r>
      <w:r w:rsidRPr="00162546">
        <w:rPr>
          <w:rFonts w:ascii="Calibri" w:hAnsi="Calibri" w:cs="Calibri"/>
          <w:i/>
          <w:iCs/>
          <w:noProof/>
          <w:szCs w:val="24"/>
        </w:rPr>
        <w:t>Frontiers in Human Neuroscience</w:t>
      </w:r>
      <w:r w:rsidRPr="00162546">
        <w:rPr>
          <w:rFonts w:ascii="Calibri" w:hAnsi="Calibri" w:cs="Calibri"/>
          <w:noProof/>
          <w:szCs w:val="24"/>
        </w:rPr>
        <w:t>, Vol. 11. https://doi.org/10.3389/fnhum.2017.00203</w:t>
      </w:r>
    </w:p>
    <w:p w14:paraId="43F125A1" w14:textId="2DC0E56E"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amp; López-Moliner, J. (2020). Characterizing the Strong Earth Gravity Prior. </w:t>
      </w:r>
      <w:r w:rsidRPr="00162546">
        <w:rPr>
          <w:rFonts w:ascii="Calibri" w:hAnsi="Calibri" w:cs="Calibri"/>
          <w:i/>
          <w:iCs/>
          <w:noProof/>
          <w:szCs w:val="24"/>
        </w:rPr>
        <w:t>PsyArXive</w:t>
      </w:r>
      <w:r w:rsidRPr="00162546">
        <w:rPr>
          <w:rFonts w:ascii="Calibri" w:hAnsi="Calibri" w:cs="Calibri"/>
          <w:noProof/>
          <w:szCs w:val="24"/>
        </w:rPr>
        <w:t>, 1–19. https://doi.org/10.31234/osf.io/exp93</w:t>
      </w:r>
    </w:p>
    <w:p w14:paraId="153D5946" w14:textId="77777777" w:rsidR="00162546" w:rsidRPr="00EA7B3C" w:rsidRDefault="00162546" w:rsidP="00162546">
      <w:pPr>
        <w:widowControl w:val="0"/>
        <w:autoSpaceDE w:val="0"/>
        <w:autoSpaceDN w:val="0"/>
        <w:adjustRightInd w:val="0"/>
        <w:spacing w:line="240" w:lineRule="auto"/>
        <w:ind w:left="480" w:hanging="480"/>
        <w:rPr>
          <w:rFonts w:ascii="Calibri" w:hAnsi="Calibri" w:cs="Calibri"/>
          <w:noProof/>
          <w:szCs w:val="24"/>
          <w:lang w:val="es-ES"/>
          <w:rPrChange w:id="140" w:author="Joan López-Moliner" w:date="2020-05-04T09:45:00Z">
            <w:rPr>
              <w:rFonts w:ascii="Calibri" w:hAnsi="Calibri" w:cs="Calibri"/>
              <w:noProof/>
              <w:szCs w:val="24"/>
            </w:rPr>
          </w:rPrChange>
        </w:rPr>
      </w:pPr>
      <w:r w:rsidRPr="00162546">
        <w:rPr>
          <w:rFonts w:ascii="Calibri" w:hAnsi="Calibri" w:cs="Calibri"/>
          <w:noProof/>
          <w:szCs w:val="24"/>
        </w:rPr>
        <w:t xml:space="preserve">La Scaleia, B., Zago, M., Moscatelli, A., Lacquaniti, F., &amp; Viviani, P. (2014). Implied dynamics biases the visual perception of velocity. </w:t>
      </w:r>
      <w:r w:rsidRPr="00EA7B3C">
        <w:rPr>
          <w:rFonts w:ascii="Calibri" w:hAnsi="Calibri" w:cs="Calibri"/>
          <w:i/>
          <w:iCs/>
          <w:noProof/>
          <w:szCs w:val="24"/>
          <w:lang w:val="es-ES"/>
          <w:rPrChange w:id="141" w:author="Joan López-Moliner" w:date="2020-05-04T09:45:00Z">
            <w:rPr>
              <w:rFonts w:ascii="Calibri" w:hAnsi="Calibri" w:cs="Calibri"/>
              <w:i/>
              <w:iCs/>
              <w:noProof/>
              <w:szCs w:val="24"/>
            </w:rPr>
          </w:rPrChange>
        </w:rPr>
        <w:t>PLoS ONE</w:t>
      </w:r>
      <w:r w:rsidRPr="00EA7B3C">
        <w:rPr>
          <w:rFonts w:ascii="Calibri" w:hAnsi="Calibri" w:cs="Calibri"/>
          <w:noProof/>
          <w:szCs w:val="24"/>
          <w:lang w:val="es-ES"/>
          <w:rPrChange w:id="142" w:author="Joan López-Moliner" w:date="2020-05-04T09:45:00Z">
            <w:rPr>
              <w:rFonts w:ascii="Calibri" w:hAnsi="Calibri" w:cs="Calibri"/>
              <w:noProof/>
              <w:szCs w:val="24"/>
            </w:rPr>
          </w:rPrChange>
        </w:rPr>
        <w:t xml:space="preserve">, </w:t>
      </w:r>
      <w:r w:rsidRPr="00EA7B3C">
        <w:rPr>
          <w:rFonts w:ascii="Calibri" w:hAnsi="Calibri" w:cs="Calibri"/>
          <w:i/>
          <w:iCs/>
          <w:noProof/>
          <w:szCs w:val="24"/>
          <w:lang w:val="es-ES"/>
          <w:rPrChange w:id="143" w:author="Joan López-Moliner" w:date="2020-05-04T09:45:00Z">
            <w:rPr>
              <w:rFonts w:ascii="Calibri" w:hAnsi="Calibri" w:cs="Calibri"/>
              <w:i/>
              <w:iCs/>
              <w:noProof/>
              <w:szCs w:val="24"/>
            </w:rPr>
          </w:rPrChange>
        </w:rPr>
        <w:t>9</w:t>
      </w:r>
      <w:r w:rsidRPr="00EA7B3C">
        <w:rPr>
          <w:rFonts w:ascii="Calibri" w:hAnsi="Calibri" w:cs="Calibri"/>
          <w:noProof/>
          <w:szCs w:val="24"/>
          <w:lang w:val="es-ES"/>
          <w:rPrChange w:id="144" w:author="Joan López-Moliner" w:date="2020-05-04T09:45:00Z">
            <w:rPr>
              <w:rFonts w:ascii="Calibri" w:hAnsi="Calibri" w:cs="Calibri"/>
              <w:noProof/>
              <w:szCs w:val="24"/>
            </w:rPr>
          </w:rPrChange>
        </w:rPr>
        <w:t>(3). https://doi.org/10.1371/journal.pone.0093020</w:t>
      </w:r>
    </w:p>
    <w:p w14:paraId="6D96865A"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EA7B3C">
        <w:rPr>
          <w:rFonts w:ascii="Calibri" w:hAnsi="Calibri" w:cs="Calibri"/>
          <w:noProof/>
          <w:szCs w:val="24"/>
          <w:lang w:val="es-ES"/>
          <w:rPrChange w:id="145" w:author="Joan López-Moliner" w:date="2020-05-04T09:45:00Z">
            <w:rPr>
              <w:rFonts w:ascii="Calibri" w:hAnsi="Calibri" w:cs="Calibri"/>
              <w:noProof/>
              <w:szCs w:val="24"/>
            </w:rPr>
          </w:rPrChange>
        </w:rPr>
        <w:t xml:space="preserve">Lacquaniti, F., Bosco, G., Gravano, S., Indovina, I., La Scaleia, B., Maffei, V., &amp; Zago, M. (2015). </w:t>
      </w:r>
      <w:r w:rsidRPr="00162546">
        <w:rPr>
          <w:rFonts w:ascii="Calibri" w:hAnsi="Calibri" w:cs="Calibri"/>
          <w:noProof/>
          <w:szCs w:val="24"/>
        </w:rPr>
        <w:t xml:space="preserve">Gravity in the Brain as a Reference for Space and Time Perception. </w:t>
      </w:r>
      <w:r w:rsidRPr="00162546">
        <w:rPr>
          <w:rFonts w:ascii="Calibri" w:hAnsi="Calibri" w:cs="Calibri"/>
          <w:i/>
          <w:iCs/>
          <w:noProof/>
          <w:szCs w:val="24"/>
        </w:rPr>
        <w:t>Multisensory Research</w:t>
      </w:r>
      <w:r w:rsidRPr="00162546">
        <w:rPr>
          <w:rFonts w:ascii="Calibri" w:hAnsi="Calibri" w:cs="Calibri"/>
          <w:noProof/>
          <w:szCs w:val="24"/>
        </w:rPr>
        <w:t xml:space="preserve">, </w:t>
      </w:r>
      <w:r w:rsidRPr="00162546">
        <w:rPr>
          <w:rFonts w:ascii="Calibri" w:hAnsi="Calibri" w:cs="Calibri"/>
          <w:i/>
          <w:iCs/>
          <w:noProof/>
          <w:szCs w:val="24"/>
        </w:rPr>
        <w:t>28</w:t>
      </w:r>
      <w:r w:rsidRPr="00162546">
        <w:rPr>
          <w:rFonts w:ascii="Calibri" w:hAnsi="Calibri" w:cs="Calibri"/>
          <w:noProof/>
          <w:szCs w:val="24"/>
        </w:rPr>
        <w:t>(5–6), 397–426. https://doi.org/10.1163/22134808-00002471</w:t>
      </w:r>
    </w:p>
    <w:p w14:paraId="42AD262D"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lastRenderedPageBreak/>
        <w:t xml:space="preserve">Lacquaniti, F., Bosco, G., Indovina, I., La Scaleia, B., Maffei, V., Moscatelli, A., &amp; Zago, M. (2013). Visual gravitational motion and the vestibular system in humans. </w:t>
      </w:r>
      <w:r w:rsidRPr="00162546">
        <w:rPr>
          <w:rFonts w:ascii="Calibri" w:hAnsi="Calibri" w:cs="Calibri"/>
          <w:i/>
          <w:iCs/>
          <w:noProof/>
          <w:szCs w:val="24"/>
        </w:rPr>
        <w:t>Frontiers in Integrative Neuroscience</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December), 101. https://doi.org/10.3389/fnint.2013.00101</w:t>
      </w:r>
    </w:p>
    <w:p w14:paraId="079E7361"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López-Moliner, J., Field, D. T., &amp; Wann, J. P. (2007). Interceptive timing: prior knowledge matters.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 1–8. https://doi.org/10.1167/7.13.11</w:t>
      </w:r>
    </w:p>
    <w:p w14:paraId="64BCFA59" w14:textId="5C2E774A"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McIntyre, J</w:t>
      </w:r>
      <w:r w:rsidR="003672A6">
        <w:rPr>
          <w:rFonts w:ascii="Calibri" w:hAnsi="Calibri" w:cs="Calibri"/>
          <w:noProof/>
          <w:szCs w:val="24"/>
        </w:rPr>
        <w:t>.</w:t>
      </w:r>
      <w:r w:rsidRPr="00162546">
        <w:rPr>
          <w:rFonts w:ascii="Calibri" w:hAnsi="Calibri" w:cs="Calibri"/>
          <w:noProof/>
          <w:szCs w:val="24"/>
        </w:rPr>
        <w:t xml:space="preserve">, Zago, M., &amp; Berthoz, A. (2001). Does the Brain Model Newton’s Laws. </w:t>
      </w:r>
      <w:r w:rsidRPr="00162546">
        <w:rPr>
          <w:rFonts w:ascii="Calibri" w:hAnsi="Calibri" w:cs="Calibri"/>
          <w:i/>
          <w:iCs/>
          <w:noProof/>
          <w:szCs w:val="24"/>
        </w:rPr>
        <w:t>Nature Neuroscience</w:t>
      </w:r>
      <w:r w:rsidRPr="00162546">
        <w:rPr>
          <w:rFonts w:ascii="Calibri" w:hAnsi="Calibri" w:cs="Calibri"/>
          <w:noProof/>
          <w:szCs w:val="24"/>
        </w:rPr>
        <w:t xml:space="preserve">, </w:t>
      </w:r>
      <w:r w:rsidRPr="00162546">
        <w:rPr>
          <w:rFonts w:ascii="Calibri" w:hAnsi="Calibri" w:cs="Calibri"/>
          <w:i/>
          <w:iCs/>
          <w:noProof/>
          <w:szCs w:val="24"/>
        </w:rPr>
        <w:t>12</w:t>
      </w:r>
      <w:r w:rsidRPr="00162546">
        <w:rPr>
          <w:rFonts w:ascii="Calibri" w:hAnsi="Calibri" w:cs="Calibri"/>
          <w:noProof/>
          <w:szCs w:val="24"/>
        </w:rPr>
        <w:t>(17), 109–110. https://doi.org/10.1097/00001756-200112040-00004</w:t>
      </w:r>
    </w:p>
    <w:p w14:paraId="40DD0551" w14:textId="47192824"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McIntyre, </w:t>
      </w:r>
      <w:r w:rsidR="003672A6">
        <w:rPr>
          <w:rFonts w:ascii="Calibri" w:hAnsi="Calibri" w:cs="Calibri"/>
          <w:noProof/>
          <w:szCs w:val="24"/>
        </w:rPr>
        <w:t>J.</w:t>
      </w:r>
      <w:r w:rsidRPr="00162546">
        <w:rPr>
          <w:rFonts w:ascii="Calibri" w:hAnsi="Calibri" w:cs="Calibri"/>
          <w:noProof/>
          <w:szCs w:val="24"/>
        </w:rPr>
        <w:t xml:space="preserve">, Zago, M., Berthoz, A., &amp; Lacquaniti, F. (2003). The Brain as a Predictor: On Catching Flying Balls in Zero-G. In J. C. Buckey &amp; J. L. Homick (Eds.), </w:t>
      </w:r>
      <w:r w:rsidRPr="00162546">
        <w:rPr>
          <w:rFonts w:ascii="Calibri" w:hAnsi="Calibri" w:cs="Calibri"/>
          <w:i/>
          <w:iCs/>
          <w:noProof/>
          <w:szCs w:val="24"/>
        </w:rPr>
        <w:t>The Neurolab Spacelab Mission: Neuroscience Research in Space</w:t>
      </w:r>
      <w:r w:rsidRPr="00162546">
        <w:rPr>
          <w:rFonts w:ascii="Calibri" w:hAnsi="Calibri" w:cs="Calibri"/>
          <w:noProof/>
          <w:szCs w:val="24"/>
        </w:rPr>
        <w:t xml:space="preserve"> (pp. 55–61). National Aeronautics and Space Administration, Lyndon B. Johnson Space Center.</w:t>
      </w:r>
    </w:p>
    <w:p w14:paraId="7A21DE39"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Messing, R., &amp; Durgin, F. H. (2005). Distance Perception and the Visual Horizon in Head-Mounted Displays. </w:t>
      </w:r>
      <w:r w:rsidRPr="00162546">
        <w:rPr>
          <w:rFonts w:ascii="Calibri" w:hAnsi="Calibri" w:cs="Calibri"/>
          <w:i/>
          <w:iCs/>
          <w:noProof/>
          <w:szCs w:val="24"/>
        </w:rPr>
        <w:t>ACM Transactions on Applied Perception</w:t>
      </w:r>
      <w:r w:rsidRPr="00162546">
        <w:rPr>
          <w:rFonts w:ascii="Calibri" w:hAnsi="Calibri" w:cs="Calibri"/>
          <w:noProof/>
          <w:szCs w:val="24"/>
        </w:rPr>
        <w:t xml:space="preserve">, </w:t>
      </w:r>
      <w:r w:rsidRPr="00162546">
        <w:rPr>
          <w:rFonts w:ascii="Calibri" w:hAnsi="Calibri" w:cs="Calibri"/>
          <w:i/>
          <w:iCs/>
          <w:noProof/>
          <w:szCs w:val="24"/>
        </w:rPr>
        <w:t>2</w:t>
      </w:r>
      <w:r w:rsidRPr="00162546">
        <w:rPr>
          <w:rFonts w:ascii="Calibri" w:hAnsi="Calibri" w:cs="Calibri"/>
          <w:noProof/>
          <w:szCs w:val="24"/>
        </w:rPr>
        <w:t>(3), 234–250. https://doi.org/10.1145/1077399.1077403</w:t>
      </w:r>
    </w:p>
    <w:p w14:paraId="00571CD5"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232</w:t>
      </w:r>
      <w:r w:rsidRPr="00162546">
        <w:rPr>
          <w:rFonts w:ascii="Calibri" w:hAnsi="Calibri" w:cs="Calibri"/>
          <w:noProof/>
          <w:szCs w:val="24"/>
        </w:rPr>
        <w:t>(12), 3803–3811. https://doi.org/10.1007/s00221-014-4050-6</w:t>
      </w:r>
    </w:p>
    <w:p w14:paraId="28F9CF0D"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162546">
        <w:rPr>
          <w:rFonts w:ascii="Calibri" w:hAnsi="Calibri" w:cs="Calibri"/>
          <w:i/>
          <w:iCs/>
          <w:noProof/>
          <w:szCs w:val="24"/>
        </w:rPr>
        <w:t>BioRxiv</w:t>
      </w:r>
      <w:r w:rsidRPr="00162546">
        <w:rPr>
          <w:rFonts w:ascii="Calibri" w:hAnsi="Calibri" w:cs="Calibri"/>
          <w:noProof/>
          <w:szCs w:val="24"/>
        </w:rPr>
        <w:t>, 1–32.</w:t>
      </w:r>
    </w:p>
    <w:p w14:paraId="1288FDFE"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Okubo, H., &amp; Hubbard, M. (2010). Identification of basketball parameters for a simulation model. </w:t>
      </w:r>
      <w:r w:rsidRPr="00162546">
        <w:rPr>
          <w:rFonts w:ascii="Calibri" w:hAnsi="Calibri" w:cs="Calibri"/>
          <w:i/>
          <w:iCs/>
          <w:noProof/>
          <w:szCs w:val="24"/>
        </w:rPr>
        <w:t>Procedia Engineering</w:t>
      </w:r>
      <w:r w:rsidRPr="00162546">
        <w:rPr>
          <w:rFonts w:ascii="Calibri" w:hAnsi="Calibri" w:cs="Calibri"/>
          <w:noProof/>
          <w:szCs w:val="24"/>
        </w:rPr>
        <w:t xml:space="preserve">, </w:t>
      </w:r>
      <w:r w:rsidRPr="00162546">
        <w:rPr>
          <w:rFonts w:ascii="Calibri" w:hAnsi="Calibri" w:cs="Calibri"/>
          <w:i/>
          <w:iCs/>
          <w:noProof/>
          <w:szCs w:val="24"/>
        </w:rPr>
        <w:t>2</w:t>
      </w:r>
      <w:r w:rsidRPr="00162546">
        <w:rPr>
          <w:rFonts w:ascii="Calibri" w:hAnsi="Calibri" w:cs="Calibri"/>
          <w:noProof/>
          <w:szCs w:val="24"/>
        </w:rPr>
        <w:t>(2), 3281–3286. https://doi.org/10.1016/j.proeng.2010.04.145</w:t>
      </w:r>
    </w:p>
    <w:p w14:paraId="2C84BA17"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Peters, M. A. K., Ma, W. J., &amp; Shams, L. (2016). The Size-Weight Illusion is not anti-Bayesian after all: a unifying Bayesian account. </w:t>
      </w:r>
      <w:r w:rsidRPr="00162546">
        <w:rPr>
          <w:rFonts w:ascii="Calibri" w:hAnsi="Calibri" w:cs="Calibri"/>
          <w:i/>
          <w:iCs/>
          <w:noProof/>
          <w:szCs w:val="24"/>
        </w:rPr>
        <w:t>PeerJ</w:t>
      </w:r>
      <w:r w:rsidRPr="00162546">
        <w:rPr>
          <w:rFonts w:ascii="Calibri" w:hAnsi="Calibri" w:cs="Calibri"/>
          <w:noProof/>
          <w:szCs w:val="24"/>
        </w:rPr>
        <w:t xml:space="preserve">, </w:t>
      </w:r>
      <w:r w:rsidRPr="00162546">
        <w:rPr>
          <w:rFonts w:ascii="Calibri" w:hAnsi="Calibri" w:cs="Calibri"/>
          <w:i/>
          <w:iCs/>
          <w:noProof/>
          <w:szCs w:val="24"/>
        </w:rPr>
        <w:t>4</w:t>
      </w:r>
      <w:r w:rsidRPr="00162546">
        <w:rPr>
          <w:rFonts w:ascii="Calibri" w:hAnsi="Calibri" w:cs="Calibri"/>
          <w:noProof/>
          <w:szCs w:val="24"/>
        </w:rPr>
        <w:t>, e2124. https://doi.org/10.7717/peerj.2124</w:t>
      </w:r>
    </w:p>
    <w:p w14:paraId="7AE3BC66"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R Core Team. (2017). </w:t>
      </w:r>
      <w:r w:rsidRPr="00162546">
        <w:rPr>
          <w:rFonts w:ascii="Calibri" w:hAnsi="Calibri" w:cs="Calibri"/>
          <w:i/>
          <w:iCs/>
          <w:noProof/>
          <w:szCs w:val="24"/>
        </w:rPr>
        <w:t>A Language and Environment for Statistical Computing. R Foundation for Statistical Computing,</w:t>
      </w:r>
      <w:r w:rsidRPr="00162546">
        <w:rPr>
          <w:rFonts w:ascii="Calibri" w:hAnsi="Calibri" w:cs="Calibri"/>
          <w:noProof/>
          <w:szCs w:val="24"/>
        </w:rPr>
        <w:t>. Retrieved from http://www.r-project.org/.</w:t>
      </w:r>
    </w:p>
    <w:p w14:paraId="0DBF902A"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4</w:t>
      </w:r>
      <w:r w:rsidRPr="00162546">
        <w:rPr>
          <w:rFonts w:ascii="Calibri" w:hAnsi="Calibri" w:cs="Calibri"/>
          <w:noProof/>
          <w:szCs w:val="24"/>
        </w:rPr>
        <w:t>(6), 4471–4480. https://doi.org/10.1152/jn.00527.2005</w:t>
      </w:r>
    </w:p>
    <w:p w14:paraId="090A5F85"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162546">
        <w:rPr>
          <w:rFonts w:ascii="Calibri" w:hAnsi="Calibri" w:cs="Calibri"/>
          <w:i/>
          <w:iCs/>
          <w:noProof/>
          <w:szCs w:val="24"/>
        </w:rPr>
        <w:t>Journal of Neuroscience</w:t>
      </w:r>
      <w:r w:rsidRPr="00162546">
        <w:rPr>
          <w:rFonts w:ascii="Calibri" w:hAnsi="Calibri" w:cs="Calibri"/>
          <w:noProof/>
          <w:szCs w:val="24"/>
        </w:rPr>
        <w:t xml:space="preserve">, </w:t>
      </w:r>
      <w:r w:rsidRPr="00162546">
        <w:rPr>
          <w:rFonts w:ascii="Calibri" w:hAnsi="Calibri" w:cs="Calibri"/>
          <w:i/>
          <w:iCs/>
          <w:noProof/>
          <w:szCs w:val="24"/>
        </w:rPr>
        <w:t>32</w:t>
      </w:r>
      <w:r w:rsidRPr="00162546">
        <w:rPr>
          <w:rFonts w:ascii="Calibri" w:hAnsi="Calibri" w:cs="Calibri"/>
          <w:noProof/>
          <w:szCs w:val="24"/>
        </w:rPr>
        <w:t>(6), 1969–1973. https://doi.org/10.1523/JNEUROSCI.3886-11.2012</w:t>
      </w:r>
    </w:p>
    <w:p w14:paraId="6DFF36FF"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Stan Development Team. (2016). </w:t>
      </w:r>
      <w:r w:rsidRPr="00162546">
        <w:rPr>
          <w:rFonts w:ascii="Calibri" w:hAnsi="Calibri" w:cs="Calibri"/>
          <w:i/>
          <w:iCs/>
          <w:noProof/>
          <w:szCs w:val="24"/>
        </w:rPr>
        <w:t>Stan: the R interface to Stan. R package version 2.14.1</w:t>
      </w:r>
      <w:r w:rsidRPr="00162546">
        <w:rPr>
          <w:rFonts w:ascii="Calibri" w:hAnsi="Calibri" w:cs="Calibri"/>
          <w:noProof/>
          <w:szCs w:val="24"/>
        </w:rPr>
        <w:t>. 1–23. Retrieved from http://mc-stan.org</w:t>
      </w:r>
    </w:p>
    <w:p w14:paraId="72EDD1FD"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Vallortigara, G., &amp; Regolin, L. (2007). Gravity bias in the interpretation of biological motion by inexperienced chicks. </w:t>
      </w:r>
      <w:r w:rsidRPr="00162546">
        <w:rPr>
          <w:rFonts w:ascii="Calibri" w:hAnsi="Calibri" w:cs="Calibri"/>
          <w:i/>
          <w:iCs/>
          <w:noProof/>
          <w:szCs w:val="24"/>
        </w:rPr>
        <w:t>Current Biology</w:t>
      </w:r>
      <w:r w:rsidRPr="00162546">
        <w:rPr>
          <w:rFonts w:ascii="Calibri" w:hAnsi="Calibri" w:cs="Calibri"/>
          <w:noProof/>
          <w:szCs w:val="24"/>
        </w:rPr>
        <w:t xml:space="preserve">, </w:t>
      </w:r>
      <w:r w:rsidRPr="00162546">
        <w:rPr>
          <w:rFonts w:ascii="Calibri" w:hAnsi="Calibri" w:cs="Calibri"/>
          <w:i/>
          <w:iCs/>
          <w:noProof/>
          <w:szCs w:val="24"/>
        </w:rPr>
        <w:t>16</w:t>
      </w:r>
      <w:r w:rsidRPr="00162546">
        <w:rPr>
          <w:rFonts w:ascii="Calibri" w:hAnsi="Calibri" w:cs="Calibri"/>
          <w:noProof/>
          <w:szCs w:val="24"/>
        </w:rPr>
        <w:t>(September), R279–R280.</w:t>
      </w:r>
    </w:p>
    <w:p w14:paraId="289DD2C5"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Wilson, A. D., &amp; Golonka, S. (2013). Embodied Cognition is Not What you Think it is. </w:t>
      </w:r>
      <w:r w:rsidRPr="00162546">
        <w:rPr>
          <w:rFonts w:ascii="Calibri" w:hAnsi="Calibri" w:cs="Calibri"/>
          <w:i/>
          <w:iCs/>
          <w:noProof/>
          <w:szCs w:val="24"/>
        </w:rPr>
        <w:t>Frontiers in Psychology</w:t>
      </w:r>
      <w:r w:rsidRPr="00162546">
        <w:rPr>
          <w:rFonts w:ascii="Calibri" w:hAnsi="Calibri" w:cs="Calibri"/>
          <w:noProof/>
          <w:szCs w:val="24"/>
        </w:rPr>
        <w:t xml:space="preserve">, </w:t>
      </w:r>
      <w:r w:rsidRPr="00162546">
        <w:rPr>
          <w:rFonts w:ascii="Calibri" w:hAnsi="Calibri" w:cs="Calibri"/>
          <w:i/>
          <w:iCs/>
          <w:noProof/>
          <w:szCs w:val="24"/>
        </w:rPr>
        <w:t>4</w:t>
      </w:r>
      <w:r w:rsidRPr="00162546">
        <w:rPr>
          <w:rFonts w:ascii="Calibri" w:hAnsi="Calibri" w:cs="Calibri"/>
          <w:noProof/>
          <w:szCs w:val="24"/>
        </w:rPr>
        <w:t>(February), 1–13. https://doi.org/10.3389/fpsyg.2013.00058</w:t>
      </w:r>
    </w:p>
    <w:p w14:paraId="49AB8CC8"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Bosco, G., Maffei, V., Iosa, M., Ivanenko, Y., &amp; Lacquaniti, F. (2004a). Internal Models of Target </w:t>
      </w:r>
      <w:r w:rsidRPr="00162546">
        <w:rPr>
          <w:rFonts w:ascii="Calibri" w:hAnsi="Calibri" w:cs="Calibri"/>
          <w:noProof/>
          <w:szCs w:val="24"/>
        </w:rPr>
        <w:lastRenderedPageBreak/>
        <w:t xml:space="preserve">Motion: Expected Dynamics Overrides Measured Kinematics in Timing Manual Interceptions.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1</w:t>
      </w:r>
      <w:r w:rsidRPr="00162546">
        <w:rPr>
          <w:rFonts w:ascii="Calibri" w:hAnsi="Calibri" w:cs="Calibri"/>
          <w:noProof/>
          <w:szCs w:val="24"/>
        </w:rPr>
        <w:t>(4), 1620–1634. https://doi.org/10.1152/jn.00862.2003</w:t>
      </w:r>
    </w:p>
    <w:p w14:paraId="5544BDDB"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3</w:t>
      </w:r>
      <w:r w:rsidRPr="00162546">
        <w:rPr>
          <w:rFonts w:ascii="Calibri" w:hAnsi="Calibri" w:cs="Calibri"/>
          <w:noProof/>
          <w:szCs w:val="24"/>
        </w:rPr>
        <w:t>(2), 1055–1068. https://doi.org/10.1152/jn.00833.2004</w:t>
      </w:r>
    </w:p>
    <w:p w14:paraId="4934554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La Scaleia, B., Miller, W. L., &amp; Lacquaniti, F. (2011). Coherence of structural visual cues and pictorial gravity paves the way for interceptive actions.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11</w:t>
      </w:r>
      <w:r w:rsidRPr="00162546">
        <w:rPr>
          <w:rFonts w:ascii="Calibri" w:hAnsi="Calibri" w:cs="Calibri"/>
          <w:noProof/>
          <w:szCs w:val="24"/>
        </w:rPr>
        <w:t>(10), 1–10. https://doi.org/10.1167/11.10.13.Introduction</w:t>
      </w:r>
    </w:p>
    <w:p w14:paraId="77B91D2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McIntyre, J., Senot, P., &amp; Lacquaniti, F. (2008). Internal models and prediction of visual gravitational motion. </w:t>
      </w:r>
      <w:r w:rsidRPr="00162546">
        <w:rPr>
          <w:rFonts w:ascii="Calibri" w:hAnsi="Calibri" w:cs="Calibri"/>
          <w:i/>
          <w:iCs/>
          <w:noProof/>
          <w:szCs w:val="24"/>
        </w:rPr>
        <w:t>Vision Research</w:t>
      </w:r>
      <w:r w:rsidRPr="00162546">
        <w:rPr>
          <w:rFonts w:ascii="Calibri" w:hAnsi="Calibri" w:cs="Calibri"/>
          <w:noProof/>
          <w:szCs w:val="24"/>
        </w:rPr>
        <w:t xml:space="preserve">, </w:t>
      </w:r>
      <w:r w:rsidRPr="00162546">
        <w:rPr>
          <w:rFonts w:ascii="Calibri" w:hAnsi="Calibri" w:cs="Calibri"/>
          <w:i/>
          <w:iCs/>
          <w:noProof/>
          <w:szCs w:val="24"/>
        </w:rPr>
        <w:t>48</w:t>
      </w:r>
      <w:r w:rsidRPr="00162546">
        <w:rPr>
          <w:rFonts w:ascii="Calibri" w:hAnsi="Calibri" w:cs="Calibri"/>
          <w:noProof/>
          <w:szCs w:val="24"/>
        </w:rPr>
        <w:t>(14), 1532–1538. https://doi.org/10.1016/j.visres.2008.04.005</w:t>
      </w:r>
    </w:p>
    <w:p w14:paraId="13A115A7"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rPr>
      </w:pPr>
      <w:r w:rsidRPr="00162546">
        <w:rPr>
          <w:rFonts w:ascii="Calibri" w:hAnsi="Calibri" w:cs="Calibri"/>
          <w:noProof/>
          <w:szCs w:val="24"/>
        </w:rPr>
        <w:t xml:space="preserve">Zago, M., McIntyre, J., Senot, P., &amp; Lacquaniti, F. (2009). Visuo-motor coordination and internal models for object interception.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192</w:t>
      </w:r>
      <w:r w:rsidRPr="00162546">
        <w:rPr>
          <w:rFonts w:ascii="Calibri" w:hAnsi="Calibri" w:cs="Calibri"/>
          <w:noProof/>
          <w:szCs w:val="24"/>
        </w:rPr>
        <w:t>, 571–604. https://doi.org/10.1007/s00221-008-1691-3</w:t>
      </w:r>
    </w:p>
    <w:p w14:paraId="2D2D712A" w14:textId="7515ED2F" w:rsidR="00143A8E" w:rsidRDefault="00410C3D" w:rsidP="003F4A3B">
      <w:pPr>
        <w:jc w:val="both"/>
      </w:pPr>
      <w:r>
        <w:fldChar w:fldCharType="end"/>
      </w:r>
    </w:p>
    <w:p w14:paraId="6D4414AD" w14:textId="77777777" w:rsidR="000244CD" w:rsidRDefault="00217239" w:rsidP="00A84BFB">
      <w:pPr>
        <w:pStyle w:val="Caption"/>
        <w:keepNext/>
        <w:jc w:val="both"/>
      </w:pPr>
      <w:r>
        <w:rPr>
          <w:noProof/>
        </w:rPr>
        <w:lastRenderedPageBreak/>
        <w:drawing>
          <wp:inline distT="0" distB="0" distL="0" distR="0" wp14:anchorId="3ADEEAC2" wp14:editId="5801E373">
            <wp:extent cx="6257925" cy="46934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261676" cy="4696256"/>
                    </a:xfrm>
                    <a:prstGeom prst="rect">
                      <a:avLst/>
                    </a:prstGeom>
                    <a:noFill/>
                    <a:ln>
                      <a:noFill/>
                    </a:ln>
                  </pic:spPr>
                </pic:pic>
              </a:graphicData>
            </a:graphic>
          </wp:inline>
        </w:drawing>
      </w:r>
    </w:p>
    <w:p w14:paraId="65390F25" w14:textId="57170705" w:rsidR="00217239" w:rsidRDefault="000244CD" w:rsidP="00A84BFB">
      <w:pPr>
        <w:pStyle w:val="Caption"/>
        <w:jc w:val="both"/>
      </w:pPr>
      <w:bookmarkStart w:id="146" w:name="_Ref37724857"/>
      <w:r>
        <w:t xml:space="preserve">Complementary Figure </w:t>
      </w:r>
      <w:fldSimple w:instr=" SEQ Complementary_Figure \* ARABIC ">
        <w:r>
          <w:rPr>
            <w:noProof/>
          </w:rPr>
          <w:t>1</w:t>
        </w:r>
      </w:fldSimple>
      <w:bookmarkEnd w:id="146"/>
      <w:r>
        <w:t>: Response distributions for the Timing Error Ratio (A) and the Spatial Error Ratio (B) for each participant (different subpanels).</w:t>
      </w:r>
      <w:r w:rsidR="00EB30C6">
        <w:t xml:space="preserve"> The intermittent grey line denotes perfect accuracy.</w:t>
      </w:r>
      <w:r w:rsidR="005C4A79">
        <w:t xml:space="preserve"> S02 and s04 were removed from analysis</w:t>
      </w:r>
      <w:r w:rsidR="00E55323">
        <w:t xml:space="preserve"> because of their atypical timing error</w:t>
      </w:r>
      <w:r w:rsidR="00E64EC1">
        <w:t xml:space="preserve"> distribution</w:t>
      </w:r>
      <w:r w:rsidR="00E55323">
        <w:t>.</w:t>
      </w:r>
    </w:p>
    <w:sectPr w:rsidR="0021723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jörn Jörges" w:date="2020-04-15T08:01:00Z" w:initials="BJ">
    <w:p w14:paraId="110A95FF" w14:textId="3937073F" w:rsidR="006D1EA7" w:rsidRDefault="006D1EA7">
      <w:pPr>
        <w:pStyle w:val="CommentText"/>
      </w:pPr>
      <w:r>
        <w:rPr>
          <w:rStyle w:val="CommentReference"/>
        </w:rPr>
        <w:annotationRef/>
      </w:r>
      <w:r>
        <w:t>We are now using the absolute errors for outlier removal. We still lose a considerable amount of trials, but I think our criteria are sound …</w:t>
      </w:r>
    </w:p>
    <w:p w14:paraId="66153ACB" w14:textId="77777777" w:rsidR="006D1EA7" w:rsidRDefault="006D1EA7">
      <w:pPr>
        <w:pStyle w:val="CommentText"/>
      </w:pPr>
    </w:p>
    <w:p w14:paraId="19BC659A" w14:textId="5E2900EC" w:rsidR="006D1EA7" w:rsidRDefault="006D1EA7">
      <w:pPr>
        <w:pStyle w:val="CommentText"/>
      </w:pPr>
      <w:r>
        <w:t xml:space="preserve">We also concluded that two of the participants basically clicked as soon as the ball disappeared (presumably undergrads who wanted to be over with the task as soon as possible). </w:t>
      </w:r>
    </w:p>
  </w:comment>
  <w:comment w:id="2" w:author="Björn Jörges" w:date="2020-04-15T08:16:00Z" w:initials="BJ">
    <w:p w14:paraId="0F1DDB6C" w14:textId="031FE0E2" w:rsidR="006D1EA7" w:rsidRDefault="006D1EA7">
      <w:pPr>
        <w:pStyle w:val="CommentText"/>
      </w:pPr>
      <w:r>
        <w:rPr>
          <w:rStyle w:val="CommentReference"/>
        </w:rPr>
        <w:annotationRef/>
      </w:r>
      <w:r>
        <w:t>Expanded on the Bayesian analysis (see also below)</w:t>
      </w:r>
    </w:p>
  </w:comment>
  <w:comment w:id="3" w:author="Björn Jörges" w:date="2020-04-15T08:20:00Z" w:initials="BJ">
    <w:p w14:paraId="40DA9C57" w14:textId="12E7B72B" w:rsidR="006D1EA7" w:rsidRDefault="006D1EA7">
      <w:pPr>
        <w:pStyle w:val="CommentText"/>
      </w:pPr>
      <w:r>
        <w:rPr>
          <w:rStyle w:val="CommentReference"/>
        </w:rPr>
        <w:annotationRef/>
      </w:r>
      <w:r>
        <w:t>Included confidence interval bootstrap step, and explained how a Bayesian analysis can help</w:t>
      </w:r>
    </w:p>
  </w:comment>
  <w:comment w:id="19" w:author="Björn Jörges" w:date="2020-04-15T08:17:00Z" w:initials="BJ">
    <w:p w14:paraId="2BEED4C3" w14:textId="1974B6D4" w:rsidR="006D1EA7" w:rsidRDefault="006D1EA7">
      <w:pPr>
        <w:pStyle w:val="CommentText"/>
      </w:pPr>
      <w:r>
        <w:rPr>
          <w:rStyle w:val="CommentReference"/>
        </w:rPr>
        <w:annotationRef/>
      </w:r>
      <w:r>
        <w:t>We expanded a bit on the reasoning for this hypothesis</w:t>
      </w:r>
    </w:p>
  </w:comment>
  <w:comment w:id="22" w:author="Björn Jörges" w:date="2020-04-15T08:26:00Z" w:initials="BJ">
    <w:p w14:paraId="421ABC7C" w14:textId="77777777" w:rsidR="006D1EA7" w:rsidRDefault="006D1EA7" w:rsidP="0004593D">
      <w:pPr>
        <w:pStyle w:val="CommentText"/>
      </w:pPr>
      <w:r>
        <w:rPr>
          <w:rStyle w:val="CommentReference"/>
        </w:rPr>
        <w:annotationRef/>
      </w:r>
      <w:r>
        <w:rPr>
          <w:rStyle w:val="CommentReference"/>
        </w:rPr>
        <w:annotationRef/>
      </w:r>
      <w:r>
        <w:rPr>
          <w:rStyle w:val="CommentReference"/>
        </w:rPr>
        <w:annotationRef/>
      </w:r>
      <w:r>
        <w:t>Added missing statistics, information about intercepts and the bootstrap analysis</w:t>
      </w:r>
    </w:p>
    <w:p w14:paraId="16BDC527" w14:textId="77777777" w:rsidR="006D1EA7" w:rsidRDefault="006D1EA7" w:rsidP="0004593D">
      <w:pPr>
        <w:pStyle w:val="CommentText"/>
      </w:pPr>
    </w:p>
    <w:p w14:paraId="4BC71C7F" w14:textId="0941366C" w:rsidR="006D1EA7" w:rsidRDefault="006D1EA7">
      <w:pPr>
        <w:pStyle w:val="CommentText"/>
      </w:pPr>
    </w:p>
  </w:comment>
  <w:comment w:id="23" w:author="Björn Jörges" w:date="2020-04-15T08:20:00Z" w:initials="BJ">
    <w:p w14:paraId="11C3A96F" w14:textId="40B4738A" w:rsidR="006D1EA7" w:rsidRDefault="006D1EA7">
      <w:pPr>
        <w:pStyle w:val="CommentText"/>
      </w:pPr>
      <w:r>
        <w:rPr>
          <w:rStyle w:val="CommentReference"/>
        </w:rPr>
        <w:annotationRef/>
      </w:r>
      <w:r>
        <w:t>Expanded on Bayesian analysis</w:t>
      </w:r>
    </w:p>
  </w:comment>
  <w:comment w:id="24" w:author="Björn Jörges" w:date="2020-04-15T08:25:00Z" w:initials="BJ">
    <w:p w14:paraId="3ADD89BD" w14:textId="03B28D43" w:rsidR="006D1EA7" w:rsidRDefault="006D1EA7">
      <w:pPr>
        <w:pStyle w:val="CommentText"/>
      </w:pPr>
      <w:r>
        <w:rPr>
          <w:rStyle w:val="CommentReference"/>
        </w:rPr>
        <w:annotationRef/>
      </w:r>
      <w:r>
        <w:t>Added missing statistics, information about intercepts and the bootstrap analysis</w:t>
      </w:r>
    </w:p>
  </w:comment>
  <w:comment w:id="31" w:author="Joan López-Moliner" w:date="2020-05-04T11:08:00Z" w:initials="JM">
    <w:p w14:paraId="7F326BCF" w14:textId="48A2A4BD" w:rsidR="006D1EA7" w:rsidRDefault="006D1EA7">
      <w:pPr>
        <w:pStyle w:val="CommentText"/>
      </w:pPr>
      <w:r>
        <w:rPr>
          <w:rStyle w:val="CommentReference"/>
        </w:rPr>
        <w:annotationRef/>
      </w:r>
      <w:r>
        <w:t xml:space="preserve">I think that having only Ball Size in the test model is not the proper way to test hypothesis 2 related to air-drag. We should look at the interaction </w:t>
      </w:r>
      <w:proofErr w:type="spellStart"/>
      <w:r>
        <w:t>airdrag</w:t>
      </w:r>
      <w:proofErr w:type="spellEnd"/>
      <w:r>
        <w:t xml:space="preserve"> x ball size. Any effect you found in models (19) and (20) could have been related to other non-</w:t>
      </w:r>
      <w:proofErr w:type="spellStart"/>
      <w:r>
        <w:t>airdrag</w:t>
      </w:r>
      <w:proofErr w:type="spellEnd"/>
      <w:r>
        <w:t xml:space="preserve"> related effects. We know size affects perceived speed (also in depth which is not the case). </w:t>
      </w:r>
    </w:p>
  </w:comment>
  <w:comment w:id="105" w:author="Joan López-Moliner" w:date="2020-05-04T11:12:00Z" w:initials="JM">
    <w:p w14:paraId="2296C24D" w14:textId="171A8373" w:rsidR="006D1EA7" w:rsidRDefault="006D1EA7">
      <w:pPr>
        <w:pStyle w:val="CommentText"/>
      </w:pPr>
      <w:r>
        <w:rPr>
          <w:rStyle w:val="CommentReference"/>
        </w:rPr>
        <w:annotationRef/>
      </w:r>
      <w:r>
        <w:t xml:space="preserve">We </w:t>
      </w:r>
      <w:proofErr w:type="gramStart"/>
      <w:r>
        <w:t>don't</w:t>
      </w:r>
      <w:proofErr w:type="gramEnd"/>
      <w:r>
        <w:t xml:space="preserve"> know this.</w:t>
      </w:r>
    </w:p>
  </w:comment>
  <w:comment w:id="126" w:author="Joan López-Moliner" w:date="2020-05-04T11:12:00Z" w:initials="JM">
    <w:p w14:paraId="6F31923D" w14:textId="5B2B5D6F" w:rsidR="006D1EA7" w:rsidRDefault="006D1EA7">
      <w:pPr>
        <w:pStyle w:val="CommentText"/>
      </w:pPr>
      <w:r>
        <w:rPr>
          <w:rStyle w:val="CommentReference"/>
        </w:rPr>
        <w:annotationRef/>
      </w:r>
      <w:r>
        <w:t>I think we should first look at the predicted differences in the interaction air-drag x ball size</w:t>
      </w:r>
    </w:p>
  </w:comment>
  <w:comment w:id="77" w:author="Björn Jörges" w:date="2020-04-15T08:27:00Z" w:initials="BJ">
    <w:p w14:paraId="25D18B21" w14:textId="6D165437" w:rsidR="006D1EA7" w:rsidRDefault="006D1EA7">
      <w:pPr>
        <w:pStyle w:val="CommentText"/>
      </w:pPr>
      <w:r>
        <w:rPr>
          <w:rStyle w:val="CommentReference"/>
        </w:rPr>
        <w:annotationRef/>
      </w:r>
      <w:r>
        <w:t xml:space="preserve">I mis-interpreted the results for Hypothesis 2 in my first go, shame on me. The effect goes </w:t>
      </w:r>
      <w:proofErr w:type="gramStart"/>
      <w:r>
        <w:t>actually in</w:t>
      </w:r>
      <w:proofErr w:type="gramEnd"/>
      <w:r>
        <w:t xml:space="preserve"> the opposite direction of what we were expecting, which we interpret as evidence that they don’t adapt their air drag-related predictions according to the object size. Hypothesis 3 is thus obsolete. (If they </w:t>
      </w:r>
      <w:proofErr w:type="gramStart"/>
      <w:r>
        <w:t>don’t</w:t>
      </w:r>
      <w:proofErr w:type="gramEnd"/>
      <w:r>
        <w:t xml:space="preserve"> differentiate between different sizes, </w:t>
      </w:r>
      <w:proofErr w:type="spellStart"/>
      <w:r>
        <w:t>its</w:t>
      </w:r>
      <w:proofErr w:type="spellEnd"/>
      <w:r>
        <w:t xml:space="preserve"> pretty much impossible that there is an effect of texture/familiarity)</w:t>
      </w:r>
    </w:p>
  </w:comment>
  <w:comment w:id="128" w:author="Björn Jörges" w:date="2020-04-15T10:13:00Z" w:initials="BJ">
    <w:p w14:paraId="40FB1B83" w14:textId="5787AA9A" w:rsidR="006D1EA7" w:rsidRDefault="006D1EA7">
      <w:pPr>
        <w:pStyle w:val="CommentText"/>
      </w:pPr>
      <w:r>
        <w:rPr>
          <w:rStyle w:val="CommentReference"/>
        </w:rPr>
        <w:annotationRef/>
      </w:r>
      <w:r>
        <w:t>Kept to a minimum, since Hypothesis 2 was not supported</w:t>
      </w:r>
    </w:p>
  </w:comment>
  <w:comment w:id="131" w:author="Björn Jörges" w:date="2020-04-15T10:13:00Z" w:initials="BJ">
    <w:p w14:paraId="39E14699" w14:textId="77777777" w:rsidR="006D1EA7" w:rsidRDefault="006D1EA7" w:rsidP="009E4144">
      <w:pPr>
        <w:pStyle w:val="CommentText"/>
      </w:pPr>
      <w:r>
        <w:rPr>
          <w:rStyle w:val="CommentReference"/>
        </w:rPr>
        <w:annotationRef/>
      </w:r>
      <w:r>
        <w:rPr>
          <w:rStyle w:val="CommentReference"/>
        </w:rPr>
        <w:annotationRef/>
      </w:r>
      <w:r>
        <w:rPr>
          <w:rStyle w:val="CommentReference"/>
        </w:rPr>
        <w:annotationRef/>
      </w:r>
      <w:r>
        <w:t>We also removed the exploratory analyses to streamline the paper and focus on the research question</w:t>
      </w:r>
    </w:p>
    <w:p w14:paraId="184B9195" w14:textId="125E2697" w:rsidR="006D1EA7" w:rsidRDefault="006D1EA7">
      <w:pPr>
        <w:pStyle w:val="CommentText"/>
      </w:pPr>
    </w:p>
  </w:comment>
  <w:comment w:id="133" w:author="Björn Jörges" w:date="2020-04-15T08:51:00Z" w:initials="BJ">
    <w:p w14:paraId="11256BDF" w14:textId="77736068" w:rsidR="006D1EA7" w:rsidRDefault="006D1EA7">
      <w:pPr>
        <w:pStyle w:val="CommentText"/>
      </w:pPr>
      <w:r>
        <w:rPr>
          <w:rStyle w:val="CommentReference"/>
        </w:rPr>
        <w:annotationRef/>
      </w:r>
      <w:r>
        <w:t>These paragraphs are new</w:t>
      </w:r>
    </w:p>
  </w:comment>
  <w:comment w:id="134" w:author="Björn Jörges" w:date="2020-04-15T08:52:00Z" w:initials="BJ">
    <w:p w14:paraId="20466C3F" w14:textId="3AC7504A" w:rsidR="006D1EA7" w:rsidRDefault="006D1EA7">
      <w:pPr>
        <w:pStyle w:val="CommentText"/>
      </w:pPr>
      <w:r>
        <w:rPr>
          <w:rStyle w:val="CommentReference"/>
        </w:rPr>
        <w:annotationRef/>
      </w:r>
      <w:r>
        <w:t>This is new, too</w:t>
      </w:r>
    </w:p>
  </w:comment>
  <w:comment w:id="135" w:author="Björn Jörges" w:date="2020-04-15T08:52:00Z" w:initials="BJ">
    <w:p w14:paraId="0B5FE946" w14:textId="73020ED4" w:rsidR="006D1EA7" w:rsidRPr="00EA7B3C" w:rsidRDefault="006D1EA7">
      <w:pPr>
        <w:pStyle w:val="CommentText"/>
        <w:rPr>
          <w:lang w:val="es-ES"/>
        </w:rPr>
      </w:pPr>
      <w:r>
        <w:rPr>
          <w:rStyle w:val="CommentReference"/>
        </w:rPr>
        <w:annotationRef/>
      </w:r>
      <w:proofErr w:type="spellStart"/>
      <w:r w:rsidRPr="00EA7B3C">
        <w:rPr>
          <w:lang w:val="es-ES"/>
        </w:rPr>
        <w:t>Adapted</w:t>
      </w:r>
      <w:proofErr w:type="spellEnd"/>
      <w:r w:rsidRPr="00EA7B3C">
        <w:rPr>
          <w:lang w:val="es-ES"/>
        </w:rPr>
        <w:t xml:space="preserve"> </w:t>
      </w:r>
      <w:proofErr w:type="spellStart"/>
      <w:r w:rsidRPr="00EA7B3C">
        <w:rPr>
          <w:lang w:val="es-ES"/>
        </w:rPr>
        <w:t>to</w:t>
      </w:r>
      <w:proofErr w:type="spellEnd"/>
      <w:r w:rsidRPr="00EA7B3C">
        <w:rPr>
          <w:lang w:val="es-ES"/>
        </w:rPr>
        <w:t xml:space="preserve"> </w:t>
      </w:r>
      <w:proofErr w:type="spellStart"/>
      <w:r w:rsidRPr="00EA7B3C">
        <w:rPr>
          <w:lang w:val="es-ES"/>
        </w:rPr>
        <w:t>reflect</w:t>
      </w:r>
      <w:proofErr w:type="spellEnd"/>
      <w:r w:rsidRPr="00EA7B3C">
        <w:rPr>
          <w:lang w:val="es-ES"/>
        </w:rPr>
        <w:t xml:space="preserve"> </w:t>
      </w:r>
      <w:proofErr w:type="spellStart"/>
      <w:r w:rsidRPr="00EA7B3C">
        <w:rPr>
          <w:lang w:val="es-ES"/>
        </w:rPr>
        <w:t>the</w:t>
      </w:r>
      <w:proofErr w:type="spellEnd"/>
      <w:r w:rsidRPr="00EA7B3C">
        <w:rPr>
          <w:lang w:val="es-ES"/>
        </w:rPr>
        <w:t xml:space="preserve"> </w:t>
      </w:r>
      <w:proofErr w:type="spellStart"/>
      <w:r w:rsidRPr="00EA7B3C">
        <w:rPr>
          <w:lang w:val="es-ES"/>
        </w:rPr>
        <w:t>results</w:t>
      </w:r>
      <w:proofErr w:type="spellEnd"/>
    </w:p>
  </w:comment>
  <w:comment w:id="136" w:author="Björn Jörges" w:date="2020-04-15T10:26:00Z" w:initials="BJ">
    <w:p w14:paraId="19DDEE5E" w14:textId="74D4AEF5" w:rsidR="006D1EA7" w:rsidRPr="00C62312" w:rsidRDefault="006D1EA7">
      <w:pPr>
        <w:pStyle w:val="CommentText"/>
        <w:rPr>
          <w:lang w:val="es-ES"/>
        </w:rPr>
      </w:pPr>
      <w:r>
        <w:rPr>
          <w:rStyle w:val="CommentReference"/>
        </w:rPr>
        <w:annotationRef/>
      </w:r>
      <w:r w:rsidRPr="00C62312">
        <w:rPr>
          <w:lang w:val="es-ES"/>
        </w:rPr>
        <w:t xml:space="preserve">Hi </w:t>
      </w:r>
      <w:proofErr w:type="spellStart"/>
      <w:r w:rsidRPr="00C62312">
        <w:rPr>
          <w:lang w:val="es-ES"/>
        </w:rPr>
        <w:t>faltaria</w:t>
      </w:r>
      <w:proofErr w:type="spellEnd"/>
      <w:r w:rsidRPr="00C62312">
        <w:rPr>
          <w:lang w:val="es-ES"/>
        </w:rPr>
        <w:t xml:space="preserve"> el </w:t>
      </w:r>
      <w:proofErr w:type="spellStart"/>
      <w:r w:rsidRPr="00C62312">
        <w:rPr>
          <w:lang w:val="es-ES"/>
        </w:rPr>
        <w:t>teu</w:t>
      </w:r>
      <w:proofErr w:type="spellEnd"/>
      <w:r w:rsidRPr="00C62312">
        <w:rPr>
          <w:lang w:val="es-ES"/>
        </w:rPr>
        <w:t xml:space="preserve"> </w:t>
      </w:r>
      <w:proofErr w:type="spellStart"/>
      <w:r w:rsidRPr="00C62312">
        <w:rPr>
          <w:lang w:val="es-ES"/>
        </w:rPr>
        <w:t>funding</w:t>
      </w:r>
      <w:proofErr w:type="spellEnd"/>
      <w:r w:rsidRPr="00C62312">
        <w:rPr>
          <w:lang w:val="es-ES"/>
        </w:rPr>
        <w:t>,</w:t>
      </w:r>
      <w:r>
        <w:rPr>
          <w:lang w:val="es-ES"/>
        </w:rPr>
        <w:t xml:space="preserve"> no sé si encara </w:t>
      </w:r>
      <w:proofErr w:type="spellStart"/>
      <w:r>
        <w:rPr>
          <w:lang w:val="es-ES"/>
        </w:rPr>
        <w:t>és</w:t>
      </w:r>
      <w:proofErr w:type="spellEnd"/>
      <w:r>
        <w:rPr>
          <w:lang w:val="es-ES"/>
        </w:rPr>
        <w:t xml:space="preserve"> el </w:t>
      </w:r>
      <w:proofErr w:type="spellStart"/>
      <w:r>
        <w:rPr>
          <w:lang w:val="es-ES"/>
        </w:rPr>
        <w:t>mateix</w:t>
      </w:r>
      <w:proofErr w:type="spellEnd"/>
      <w:r>
        <w:rPr>
          <w:lang w:val="es-ES"/>
        </w:rPr>
        <w:t xml:space="preserve"> </w:t>
      </w:r>
      <w:proofErr w:type="spellStart"/>
      <w:r>
        <w:rPr>
          <w:lang w:val="es-ES"/>
        </w:rPr>
        <w:t>projecte</w:t>
      </w:r>
      <w:proofErr w:type="spellEnd"/>
      <w:r>
        <w:rPr>
          <w:lang w:val="es-ES"/>
        </w:rPr>
        <w:t xml:space="preserve"> del que </w:t>
      </w:r>
      <w:proofErr w:type="spellStart"/>
      <w:r>
        <w:rPr>
          <w:lang w:val="es-ES"/>
        </w:rPr>
        <w:t>tinc</w:t>
      </w:r>
      <w:proofErr w:type="spellEnd"/>
      <w:r>
        <w:rPr>
          <w:lang w:val="es-ES"/>
        </w:rPr>
        <w:t xml:space="preserve"> </w:t>
      </w:r>
      <w:proofErr w:type="spellStart"/>
      <w:r>
        <w:rPr>
          <w:lang w:val="es-ES"/>
        </w:rPr>
        <w:t>l’informació</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BC659A" w15:done="0"/>
  <w15:commentEx w15:paraId="0F1DDB6C" w15:done="0"/>
  <w15:commentEx w15:paraId="40DA9C57" w15:done="0"/>
  <w15:commentEx w15:paraId="2BEED4C3" w15:done="0"/>
  <w15:commentEx w15:paraId="4BC71C7F" w15:done="0"/>
  <w15:commentEx w15:paraId="11C3A96F" w15:done="0"/>
  <w15:commentEx w15:paraId="3ADD89BD" w15:done="0"/>
  <w15:commentEx w15:paraId="7F326BCF" w15:done="0"/>
  <w15:commentEx w15:paraId="2296C24D" w15:done="0"/>
  <w15:commentEx w15:paraId="6F31923D" w15:done="0"/>
  <w15:commentEx w15:paraId="25D18B21" w15:done="0"/>
  <w15:commentEx w15:paraId="40FB1B83" w15:done="0"/>
  <w15:commentEx w15:paraId="184B9195" w15:done="0"/>
  <w15:commentEx w15:paraId="11256BDF" w15:done="0"/>
  <w15:commentEx w15:paraId="20466C3F" w15:done="0"/>
  <w15:commentEx w15:paraId="0B5FE946" w15:done="0"/>
  <w15:commentEx w15:paraId="19DDEE5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BC659A" w16cid:durableId="22413DD1"/>
  <w16cid:commentId w16cid:paraId="0F1DDB6C" w16cid:durableId="22414168"/>
  <w16cid:commentId w16cid:paraId="40DA9C57" w16cid:durableId="22414269"/>
  <w16cid:commentId w16cid:paraId="2BEED4C3" w16cid:durableId="22414198"/>
  <w16cid:commentId w16cid:paraId="4BC71C7F" w16cid:durableId="224143C6"/>
  <w16cid:commentId w16cid:paraId="11C3A96F" w16cid:durableId="22414252"/>
  <w16cid:commentId w16cid:paraId="3ADD89BD" w16cid:durableId="2241438C"/>
  <w16cid:commentId w16cid:paraId="7F326BCF" w16cid:durableId="225A7625"/>
  <w16cid:commentId w16cid:paraId="2296C24D" w16cid:durableId="225A770C"/>
  <w16cid:commentId w16cid:paraId="6F31923D" w16cid:durableId="225A7730"/>
  <w16cid:commentId w16cid:paraId="25D18B21" w16cid:durableId="224143FB"/>
  <w16cid:commentId w16cid:paraId="40FB1B83" w16cid:durableId="22415CDC"/>
  <w16cid:commentId w16cid:paraId="184B9195" w16cid:durableId="22415CC7"/>
  <w16cid:commentId w16cid:paraId="11256BDF" w16cid:durableId="2241499F"/>
  <w16cid:commentId w16cid:paraId="20466C3F" w16cid:durableId="224149BD"/>
  <w16cid:commentId w16cid:paraId="0B5FE946" w16cid:durableId="224149C8"/>
  <w16cid:commentId w16cid:paraId="19DDEE5E" w16cid:durableId="22415F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0422D5" w14:textId="77777777" w:rsidR="00F94F0F" w:rsidRDefault="00F94F0F" w:rsidP="006C306C">
      <w:pPr>
        <w:spacing w:after="0" w:line="240" w:lineRule="auto"/>
      </w:pPr>
      <w:r>
        <w:separator/>
      </w:r>
    </w:p>
  </w:endnote>
  <w:endnote w:type="continuationSeparator" w:id="0">
    <w:p w14:paraId="2656C8DA" w14:textId="77777777" w:rsidR="00F94F0F" w:rsidRDefault="00F94F0F" w:rsidP="006C3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DB3DC9" w14:textId="77777777" w:rsidR="00F94F0F" w:rsidRDefault="00F94F0F" w:rsidP="006C306C">
      <w:pPr>
        <w:spacing w:after="0" w:line="240" w:lineRule="auto"/>
      </w:pPr>
      <w:r>
        <w:separator/>
      </w:r>
    </w:p>
  </w:footnote>
  <w:footnote w:type="continuationSeparator" w:id="0">
    <w:p w14:paraId="6D56852F" w14:textId="77777777" w:rsidR="00F94F0F" w:rsidRDefault="00F94F0F" w:rsidP="006C30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0FDD"/>
    <w:rsid w:val="000016D2"/>
    <w:rsid w:val="00006E70"/>
    <w:rsid w:val="00010979"/>
    <w:rsid w:val="000132A7"/>
    <w:rsid w:val="000202FC"/>
    <w:rsid w:val="000244CD"/>
    <w:rsid w:val="000259B3"/>
    <w:rsid w:val="00034E1A"/>
    <w:rsid w:val="000430F8"/>
    <w:rsid w:val="00044507"/>
    <w:rsid w:val="00044BE3"/>
    <w:rsid w:val="0004593D"/>
    <w:rsid w:val="00047573"/>
    <w:rsid w:val="000478E1"/>
    <w:rsid w:val="00047F60"/>
    <w:rsid w:val="000515AC"/>
    <w:rsid w:val="00054B68"/>
    <w:rsid w:val="0006438B"/>
    <w:rsid w:val="00065819"/>
    <w:rsid w:val="00066B47"/>
    <w:rsid w:val="00067501"/>
    <w:rsid w:val="00070687"/>
    <w:rsid w:val="00074BFA"/>
    <w:rsid w:val="00082B8C"/>
    <w:rsid w:val="000856B8"/>
    <w:rsid w:val="00091DE0"/>
    <w:rsid w:val="00096D90"/>
    <w:rsid w:val="000971C8"/>
    <w:rsid w:val="000A2775"/>
    <w:rsid w:val="000A4CE4"/>
    <w:rsid w:val="000A7086"/>
    <w:rsid w:val="000B4906"/>
    <w:rsid w:val="000B5F57"/>
    <w:rsid w:val="000B75DA"/>
    <w:rsid w:val="000C59D9"/>
    <w:rsid w:val="000C5B16"/>
    <w:rsid w:val="000D5AD7"/>
    <w:rsid w:val="000D68EA"/>
    <w:rsid w:val="000D73FA"/>
    <w:rsid w:val="000E0ABF"/>
    <w:rsid w:val="000E1078"/>
    <w:rsid w:val="000E10F8"/>
    <w:rsid w:val="000E1AC4"/>
    <w:rsid w:val="000E24ED"/>
    <w:rsid w:val="000E5B03"/>
    <w:rsid w:val="000E6EF4"/>
    <w:rsid w:val="000F2606"/>
    <w:rsid w:val="000F418C"/>
    <w:rsid w:val="000F42BF"/>
    <w:rsid w:val="000F705F"/>
    <w:rsid w:val="00103BDD"/>
    <w:rsid w:val="001045AC"/>
    <w:rsid w:val="00115BD2"/>
    <w:rsid w:val="00122D16"/>
    <w:rsid w:val="00122EC3"/>
    <w:rsid w:val="00126A28"/>
    <w:rsid w:val="001319FA"/>
    <w:rsid w:val="001328CE"/>
    <w:rsid w:val="00134409"/>
    <w:rsid w:val="00137912"/>
    <w:rsid w:val="00143A8E"/>
    <w:rsid w:val="00144185"/>
    <w:rsid w:val="00147804"/>
    <w:rsid w:val="001525FD"/>
    <w:rsid w:val="00153222"/>
    <w:rsid w:val="00153790"/>
    <w:rsid w:val="0015469C"/>
    <w:rsid w:val="00154AE2"/>
    <w:rsid w:val="00161216"/>
    <w:rsid w:val="00162546"/>
    <w:rsid w:val="00164BC2"/>
    <w:rsid w:val="0016726D"/>
    <w:rsid w:val="0017318A"/>
    <w:rsid w:val="00173434"/>
    <w:rsid w:val="00173954"/>
    <w:rsid w:val="00177D47"/>
    <w:rsid w:val="00182B1C"/>
    <w:rsid w:val="0018574F"/>
    <w:rsid w:val="00190F8C"/>
    <w:rsid w:val="00191DD9"/>
    <w:rsid w:val="00196BBA"/>
    <w:rsid w:val="001974BB"/>
    <w:rsid w:val="00197569"/>
    <w:rsid w:val="001A5466"/>
    <w:rsid w:val="001B04A3"/>
    <w:rsid w:val="001B114B"/>
    <w:rsid w:val="001B31EA"/>
    <w:rsid w:val="001B3C08"/>
    <w:rsid w:val="001B458B"/>
    <w:rsid w:val="001B5DC4"/>
    <w:rsid w:val="001B6041"/>
    <w:rsid w:val="001B67E1"/>
    <w:rsid w:val="001C092D"/>
    <w:rsid w:val="001C2ADD"/>
    <w:rsid w:val="001D3148"/>
    <w:rsid w:val="001D324F"/>
    <w:rsid w:val="001D4959"/>
    <w:rsid w:val="001D4980"/>
    <w:rsid w:val="001D62CA"/>
    <w:rsid w:val="001E1A2F"/>
    <w:rsid w:val="001E6985"/>
    <w:rsid w:val="001E794D"/>
    <w:rsid w:val="001F2C35"/>
    <w:rsid w:val="001F697B"/>
    <w:rsid w:val="00204BE8"/>
    <w:rsid w:val="00205DB3"/>
    <w:rsid w:val="00211086"/>
    <w:rsid w:val="0021179F"/>
    <w:rsid w:val="00211F5D"/>
    <w:rsid w:val="00213E1A"/>
    <w:rsid w:val="002142C8"/>
    <w:rsid w:val="00217239"/>
    <w:rsid w:val="00222632"/>
    <w:rsid w:val="00230E88"/>
    <w:rsid w:val="00231BFC"/>
    <w:rsid w:val="002366B2"/>
    <w:rsid w:val="00236FA5"/>
    <w:rsid w:val="00237569"/>
    <w:rsid w:val="00255627"/>
    <w:rsid w:val="0025722C"/>
    <w:rsid w:val="002577EB"/>
    <w:rsid w:val="00262789"/>
    <w:rsid w:val="00263B7F"/>
    <w:rsid w:val="002649F5"/>
    <w:rsid w:val="00265AF1"/>
    <w:rsid w:val="0026680F"/>
    <w:rsid w:val="00276C55"/>
    <w:rsid w:val="00277B3F"/>
    <w:rsid w:val="0028008E"/>
    <w:rsid w:val="0028204D"/>
    <w:rsid w:val="002827A0"/>
    <w:rsid w:val="002872D2"/>
    <w:rsid w:val="002942E8"/>
    <w:rsid w:val="002A1ADA"/>
    <w:rsid w:val="002A7D6F"/>
    <w:rsid w:val="002B09EC"/>
    <w:rsid w:val="002B0EC1"/>
    <w:rsid w:val="002B30EB"/>
    <w:rsid w:val="002B4499"/>
    <w:rsid w:val="002B5068"/>
    <w:rsid w:val="002C02FC"/>
    <w:rsid w:val="002C3FA2"/>
    <w:rsid w:val="002C56EC"/>
    <w:rsid w:val="002D59C0"/>
    <w:rsid w:val="002D7BF1"/>
    <w:rsid w:val="002E1527"/>
    <w:rsid w:val="002E6967"/>
    <w:rsid w:val="002E7542"/>
    <w:rsid w:val="002F0A4C"/>
    <w:rsid w:val="002F33E5"/>
    <w:rsid w:val="002F3527"/>
    <w:rsid w:val="002F519B"/>
    <w:rsid w:val="002F5989"/>
    <w:rsid w:val="002F5A92"/>
    <w:rsid w:val="002F5AA3"/>
    <w:rsid w:val="0030022A"/>
    <w:rsid w:val="00312842"/>
    <w:rsid w:val="00315F59"/>
    <w:rsid w:val="0031622F"/>
    <w:rsid w:val="00320647"/>
    <w:rsid w:val="003227F1"/>
    <w:rsid w:val="00323E58"/>
    <w:rsid w:val="003242A4"/>
    <w:rsid w:val="00325883"/>
    <w:rsid w:val="003320B6"/>
    <w:rsid w:val="00332167"/>
    <w:rsid w:val="00333636"/>
    <w:rsid w:val="00333B0A"/>
    <w:rsid w:val="00334A43"/>
    <w:rsid w:val="00336BA5"/>
    <w:rsid w:val="00341BDC"/>
    <w:rsid w:val="00345AF4"/>
    <w:rsid w:val="003518C5"/>
    <w:rsid w:val="00361706"/>
    <w:rsid w:val="00365A71"/>
    <w:rsid w:val="003672A6"/>
    <w:rsid w:val="003824FB"/>
    <w:rsid w:val="003861EE"/>
    <w:rsid w:val="00392FE6"/>
    <w:rsid w:val="00393F22"/>
    <w:rsid w:val="00394CD9"/>
    <w:rsid w:val="00395EC1"/>
    <w:rsid w:val="0039660F"/>
    <w:rsid w:val="003A095A"/>
    <w:rsid w:val="003A1ECD"/>
    <w:rsid w:val="003A2264"/>
    <w:rsid w:val="003A5D6B"/>
    <w:rsid w:val="003A6B67"/>
    <w:rsid w:val="003A7931"/>
    <w:rsid w:val="003B2872"/>
    <w:rsid w:val="003B378A"/>
    <w:rsid w:val="003B37C6"/>
    <w:rsid w:val="003C1AE8"/>
    <w:rsid w:val="003C36C4"/>
    <w:rsid w:val="003D00A7"/>
    <w:rsid w:val="003D269E"/>
    <w:rsid w:val="003D4526"/>
    <w:rsid w:val="003D6303"/>
    <w:rsid w:val="003D6362"/>
    <w:rsid w:val="003E1FB8"/>
    <w:rsid w:val="003E5D39"/>
    <w:rsid w:val="003E605F"/>
    <w:rsid w:val="003E6AC3"/>
    <w:rsid w:val="003E7C85"/>
    <w:rsid w:val="003F248C"/>
    <w:rsid w:val="003F4A3B"/>
    <w:rsid w:val="003F7138"/>
    <w:rsid w:val="00401D9B"/>
    <w:rsid w:val="004052C0"/>
    <w:rsid w:val="00410C3D"/>
    <w:rsid w:val="004140C9"/>
    <w:rsid w:val="0041727E"/>
    <w:rsid w:val="00417EA9"/>
    <w:rsid w:val="00422259"/>
    <w:rsid w:val="00423C69"/>
    <w:rsid w:val="00426B87"/>
    <w:rsid w:val="00426C0D"/>
    <w:rsid w:val="004346A8"/>
    <w:rsid w:val="0043561A"/>
    <w:rsid w:val="0043611B"/>
    <w:rsid w:val="004423E9"/>
    <w:rsid w:val="004439FB"/>
    <w:rsid w:val="00443E89"/>
    <w:rsid w:val="00454CF0"/>
    <w:rsid w:val="0046001F"/>
    <w:rsid w:val="0046022A"/>
    <w:rsid w:val="004609FC"/>
    <w:rsid w:val="0046135E"/>
    <w:rsid w:val="00461D30"/>
    <w:rsid w:val="004644B3"/>
    <w:rsid w:val="004662F3"/>
    <w:rsid w:val="00470041"/>
    <w:rsid w:val="004750B3"/>
    <w:rsid w:val="00480BAA"/>
    <w:rsid w:val="00483CDD"/>
    <w:rsid w:val="00483E1D"/>
    <w:rsid w:val="00486DE5"/>
    <w:rsid w:val="004876A1"/>
    <w:rsid w:val="004915C7"/>
    <w:rsid w:val="00494A47"/>
    <w:rsid w:val="004A25AA"/>
    <w:rsid w:val="004A4C6D"/>
    <w:rsid w:val="004A61C4"/>
    <w:rsid w:val="004A71E1"/>
    <w:rsid w:val="004A78FD"/>
    <w:rsid w:val="004B2274"/>
    <w:rsid w:val="004B4255"/>
    <w:rsid w:val="004B7C16"/>
    <w:rsid w:val="004C2528"/>
    <w:rsid w:val="004C4C24"/>
    <w:rsid w:val="004C61B3"/>
    <w:rsid w:val="004C6B75"/>
    <w:rsid w:val="004C7734"/>
    <w:rsid w:val="004E484D"/>
    <w:rsid w:val="004F0E1B"/>
    <w:rsid w:val="004F2001"/>
    <w:rsid w:val="004F3A92"/>
    <w:rsid w:val="005022B4"/>
    <w:rsid w:val="00502D24"/>
    <w:rsid w:val="0050495C"/>
    <w:rsid w:val="005072B1"/>
    <w:rsid w:val="0051170F"/>
    <w:rsid w:val="00511B44"/>
    <w:rsid w:val="005120FD"/>
    <w:rsid w:val="00512391"/>
    <w:rsid w:val="00512D64"/>
    <w:rsid w:val="00513254"/>
    <w:rsid w:val="00513D5E"/>
    <w:rsid w:val="00517E66"/>
    <w:rsid w:val="005203F7"/>
    <w:rsid w:val="005208E9"/>
    <w:rsid w:val="00522EC5"/>
    <w:rsid w:val="0052442D"/>
    <w:rsid w:val="00527240"/>
    <w:rsid w:val="00534500"/>
    <w:rsid w:val="00534A34"/>
    <w:rsid w:val="00540D32"/>
    <w:rsid w:val="005445C6"/>
    <w:rsid w:val="0054533C"/>
    <w:rsid w:val="00546890"/>
    <w:rsid w:val="005514C5"/>
    <w:rsid w:val="005522E7"/>
    <w:rsid w:val="00554D7B"/>
    <w:rsid w:val="00555821"/>
    <w:rsid w:val="005663F8"/>
    <w:rsid w:val="005724E4"/>
    <w:rsid w:val="00574A34"/>
    <w:rsid w:val="00576ACE"/>
    <w:rsid w:val="00577780"/>
    <w:rsid w:val="00580956"/>
    <w:rsid w:val="00581CCE"/>
    <w:rsid w:val="00583567"/>
    <w:rsid w:val="00585980"/>
    <w:rsid w:val="005879B6"/>
    <w:rsid w:val="005914F7"/>
    <w:rsid w:val="00591599"/>
    <w:rsid w:val="00591D55"/>
    <w:rsid w:val="0059303D"/>
    <w:rsid w:val="00593887"/>
    <w:rsid w:val="00593F18"/>
    <w:rsid w:val="005A1895"/>
    <w:rsid w:val="005B244E"/>
    <w:rsid w:val="005B2920"/>
    <w:rsid w:val="005B2E73"/>
    <w:rsid w:val="005B3EC0"/>
    <w:rsid w:val="005B560C"/>
    <w:rsid w:val="005C2640"/>
    <w:rsid w:val="005C4A79"/>
    <w:rsid w:val="005C547D"/>
    <w:rsid w:val="005C7B1B"/>
    <w:rsid w:val="005D07FC"/>
    <w:rsid w:val="005D15B0"/>
    <w:rsid w:val="005D37AF"/>
    <w:rsid w:val="005D664E"/>
    <w:rsid w:val="005E04FB"/>
    <w:rsid w:val="005E1751"/>
    <w:rsid w:val="005E7197"/>
    <w:rsid w:val="005E7A59"/>
    <w:rsid w:val="005F18E2"/>
    <w:rsid w:val="005F3500"/>
    <w:rsid w:val="005F36B6"/>
    <w:rsid w:val="006000DE"/>
    <w:rsid w:val="006031A4"/>
    <w:rsid w:val="00603584"/>
    <w:rsid w:val="00607E14"/>
    <w:rsid w:val="00612A31"/>
    <w:rsid w:val="00617AA1"/>
    <w:rsid w:val="006221BA"/>
    <w:rsid w:val="00622426"/>
    <w:rsid w:val="00622DAF"/>
    <w:rsid w:val="00624045"/>
    <w:rsid w:val="006352FD"/>
    <w:rsid w:val="00640A0D"/>
    <w:rsid w:val="00641C7A"/>
    <w:rsid w:val="00645F99"/>
    <w:rsid w:val="00652E8A"/>
    <w:rsid w:val="006565D9"/>
    <w:rsid w:val="00660D60"/>
    <w:rsid w:val="006613B4"/>
    <w:rsid w:val="00662D79"/>
    <w:rsid w:val="006638EB"/>
    <w:rsid w:val="00665486"/>
    <w:rsid w:val="006662F8"/>
    <w:rsid w:val="00667662"/>
    <w:rsid w:val="006778A0"/>
    <w:rsid w:val="00683CFE"/>
    <w:rsid w:val="00683D69"/>
    <w:rsid w:val="00684BA5"/>
    <w:rsid w:val="00690FD5"/>
    <w:rsid w:val="0069592A"/>
    <w:rsid w:val="0069651A"/>
    <w:rsid w:val="00696B84"/>
    <w:rsid w:val="006A00B6"/>
    <w:rsid w:val="006A1FC1"/>
    <w:rsid w:val="006A2DC5"/>
    <w:rsid w:val="006A3C12"/>
    <w:rsid w:val="006A3E75"/>
    <w:rsid w:val="006A3F83"/>
    <w:rsid w:val="006A5074"/>
    <w:rsid w:val="006B0A66"/>
    <w:rsid w:val="006B4469"/>
    <w:rsid w:val="006B4F90"/>
    <w:rsid w:val="006B733B"/>
    <w:rsid w:val="006C035F"/>
    <w:rsid w:val="006C0436"/>
    <w:rsid w:val="006C0DE8"/>
    <w:rsid w:val="006C0E39"/>
    <w:rsid w:val="006C306C"/>
    <w:rsid w:val="006C452D"/>
    <w:rsid w:val="006C6853"/>
    <w:rsid w:val="006D07B1"/>
    <w:rsid w:val="006D19B8"/>
    <w:rsid w:val="006D1EA7"/>
    <w:rsid w:val="006D2A4C"/>
    <w:rsid w:val="006D5EB5"/>
    <w:rsid w:val="006E0C61"/>
    <w:rsid w:val="006E44AD"/>
    <w:rsid w:val="006E6655"/>
    <w:rsid w:val="006F109A"/>
    <w:rsid w:val="006F1CCA"/>
    <w:rsid w:val="006F1E4D"/>
    <w:rsid w:val="006F284C"/>
    <w:rsid w:val="006F5F89"/>
    <w:rsid w:val="00706A91"/>
    <w:rsid w:val="00706C13"/>
    <w:rsid w:val="00707A8B"/>
    <w:rsid w:val="007108A9"/>
    <w:rsid w:val="00715460"/>
    <w:rsid w:val="007164E4"/>
    <w:rsid w:val="007212FD"/>
    <w:rsid w:val="00721DF3"/>
    <w:rsid w:val="0072302C"/>
    <w:rsid w:val="007234B3"/>
    <w:rsid w:val="0072483C"/>
    <w:rsid w:val="00726106"/>
    <w:rsid w:val="00732E22"/>
    <w:rsid w:val="00737D5F"/>
    <w:rsid w:val="007406AD"/>
    <w:rsid w:val="00745CD3"/>
    <w:rsid w:val="007615FA"/>
    <w:rsid w:val="00763A72"/>
    <w:rsid w:val="007651EB"/>
    <w:rsid w:val="00766971"/>
    <w:rsid w:val="00770BC8"/>
    <w:rsid w:val="0077135F"/>
    <w:rsid w:val="00777712"/>
    <w:rsid w:val="0078018B"/>
    <w:rsid w:val="00785D38"/>
    <w:rsid w:val="00793F11"/>
    <w:rsid w:val="00794692"/>
    <w:rsid w:val="00795C4F"/>
    <w:rsid w:val="00797B60"/>
    <w:rsid w:val="007A5EA5"/>
    <w:rsid w:val="007A697D"/>
    <w:rsid w:val="007A6B14"/>
    <w:rsid w:val="007B19AF"/>
    <w:rsid w:val="007C2B3C"/>
    <w:rsid w:val="007C392A"/>
    <w:rsid w:val="007C696F"/>
    <w:rsid w:val="007C7DAE"/>
    <w:rsid w:val="007D032D"/>
    <w:rsid w:val="007D065C"/>
    <w:rsid w:val="007D0A74"/>
    <w:rsid w:val="007D41E8"/>
    <w:rsid w:val="007E2DE2"/>
    <w:rsid w:val="007E51E7"/>
    <w:rsid w:val="007F1585"/>
    <w:rsid w:val="007F16ED"/>
    <w:rsid w:val="008029BE"/>
    <w:rsid w:val="00813196"/>
    <w:rsid w:val="00815FEF"/>
    <w:rsid w:val="00816446"/>
    <w:rsid w:val="008221D9"/>
    <w:rsid w:val="00823409"/>
    <w:rsid w:val="0082560E"/>
    <w:rsid w:val="00833A98"/>
    <w:rsid w:val="00835FA1"/>
    <w:rsid w:val="0083628E"/>
    <w:rsid w:val="00836352"/>
    <w:rsid w:val="00836F61"/>
    <w:rsid w:val="008406FA"/>
    <w:rsid w:val="008419DC"/>
    <w:rsid w:val="008440D4"/>
    <w:rsid w:val="00844E1E"/>
    <w:rsid w:val="00847DEE"/>
    <w:rsid w:val="008518F2"/>
    <w:rsid w:val="00861745"/>
    <w:rsid w:val="00861BF2"/>
    <w:rsid w:val="00862538"/>
    <w:rsid w:val="00864A40"/>
    <w:rsid w:val="00864D4C"/>
    <w:rsid w:val="008663AB"/>
    <w:rsid w:val="0087016A"/>
    <w:rsid w:val="008712D9"/>
    <w:rsid w:val="00871AA0"/>
    <w:rsid w:val="00874357"/>
    <w:rsid w:val="00883F65"/>
    <w:rsid w:val="00884505"/>
    <w:rsid w:val="00896872"/>
    <w:rsid w:val="008A505D"/>
    <w:rsid w:val="008A613C"/>
    <w:rsid w:val="008A716B"/>
    <w:rsid w:val="008A7A14"/>
    <w:rsid w:val="008B0325"/>
    <w:rsid w:val="008B06CA"/>
    <w:rsid w:val="008B3741"/>
    <w:rsid w:val="008B3B7C"/>
    <w:rsid w:val="008B666B"/>
    <w:rsid w:val="008B6F26"/>
    <w:rsid w:val="008C2054"/>
    <w:rsid w:val="008C6CFC"/>
    <w:rsid w:val="008C6D9F"/>
    <w:rsid w:val="008D24EA"/>
    <w:rsid w:val="008D6DCF"/>
    <w:rsid w:val="008E25CB"/>
    <w:rsid w:val="008E2C2F"/>
    <w:rsid w:val="008E4971"/>
    <w:rsid w:val="008E7F6B"/>
    <w:rsid w:val="008F2DF0"/>
    <w:rsid w:val="00901CB6"/>
    <w:rsid w:val="0090257E"/>
    <w:rsid w:val="009044FC"/>
    <w:rsid w:val="0090664C"/>
    <w:rsid w:val="00907FFC"/>
    <w:rsid w:val="0091260F"/>
    <w:rsid w:val="00914AB2"/>
    <w:rsid w:val="00924FB4"/>
    <w:rsid w:val="0092614D"/>
    <w:rsid w:val="00926303"/>
    <w:rsid w:val="0093129F"/>
    <w:rsid w:val="0093283D"/>
    <w:rsid w:val="00936508"/>
    <w:rsid w:val="0094215C"/>
    <w:rsid w:val="0094391A"/>
    <w:rsid w:val="0094481C"/>
    <w:rsid w:val="009546E1"/>
    <w:rsid w:val="0095639F"/>
    <w:rsid w:val="00956E54"/>
    <w:rsid w:val="00961DA2"/>
    <w:rsid w:val="009633B5"/>
    <w:rsid w:val="00967DBD"/>
    <w:rsid w:val="00967F04"/>
    <w:rsid w:val="00972E3B"/>
    <w:rsid w:val="00973BEE"/>
    <w:rsid w:val="009754A8"/>
    <w:rsid w:val="00975D41"/>
    <w:rsid w:val="009774A8"/>
    <w:rsid w:val="0097779D"/>
    <w:rsid w:val="00982D30"/>
    <w:rsid w:val="0099052F"/>
    <w:rsid w:val="00990B00"/>
    <w:rsid w:val="00993195"/>
    <w:rsid w:val="0099376C"/>
    <w:rsid w:val="00993D85"/>
    <w:rsid w:val="00993F30"/>
    <w:rsid w:val="00995EB9"/>
    <w:rsid w:val="00996E9E"/>
    <w:rsid w:val="0099701D"/>
    <w:rsid w:val="009A0979"/>
    <w:rsid w:val="009A25C5"/>
    <w:rsid w:val="009A26A6"/>
    <w:rsid w:val="009A53CB"/>
    <w:rsid w:val="009B5E1D"/>
    <w:rsid w:val="009B702B"/>
    <w:rsid w:val="009C2ACB"/>
    <w:rsid w:val="009C3185"/>
    <w:rsid w:val="009C404C"/>
    <w:rsid w:val="009D2D33"/>
    <w:rsid w:val="009D32B4"/>
    <w:rsid w:val="009D5335"/>
    <w:rsid w:val="009D6BC6"/>
    <w:rsid w:val="009D772E"/>
    <w:rsid w:val="009E3B5C"/>
    <w:rsid w:val="009E4144"/>
    <w:rsid w:val="009E536D"/>
    <w:rsid w:val="009F0869"/>
    <w:rsid w:val="009F45C9"/>
    <w:rsid w:val="009F4868"/>
    <w:rsid w:val="009F4A02"/>
    <w:rsid w:val="00A020E6"/>
    <w:rsid w:val="00A0459C"/>
    <w:rsid w:val="00A06443"/>
    <w:rsid w:val="00A06FFE"/>
    <w:rsid w:val="00A07C33"/>
    <w:rsid w:val="00A07F7B"/>
    <w:rsid w:val="00A17055"/>
    <w:rsid w:val="00A1729D"/>
    <w:rsid w:val="00A2275C"/>
    <w:rsid w:val="00A27E06"/>
    <w:rsid w:val="00A303C4"/>
    <w:rsid w:val="00A367D0"/>
    <w:rsid w:val="00A37696"/>
    <w:rsid w:val="00A40624"/>
    <w:rsid w:val="00A41AA2"/>
    <w:rsid w:val="00A46775"/>
    <w:rsid w:val="00A47273"/>
    <w:rsid w:val="00A511C2"/>
    <w:rsid w:val="00A51228"/>
    <w:rsid w:val="00A524D0"/>
    <w:rsid w:val="00A530B9"/>
    <w:rsid w:val="00A55EAE"/>
    <w:rsid w:val="00A5753F"/>
    <w:rsid w:val="00A6399B"/>
    <w:rsid w:val="00A63E27"/>
    <w:rsid w:val="00A6529B"/>
    <w:rsid w:val="00A71864"/>
    <w:rsid w:val="00A72038"/>
    <w:rsid w:val="00A72E30"/>
    <w:rsid w:val="00A76159"/>
    <w:rsid w:val="00A76338"/>
    <w:rsid w:val="00A77E81"/>
    <w:rsid w:val="00A81DFE"/>
    <w:rsid w:val="00A8343D"/>
    <w:rsid w:val="00A84BFB"/>
    <w:rsid w:val="00A86EF7"/>
    <w:rsid w:val="00A906F7"/>
    <w:rsid w:val="00A94113"/>
    <w:rsid w:val="00A9544D"/>
    <w:rsid w:val="00AA26FA"/>
    <w:rsid w:val="00AA3A4E"/>
    <w:rsid w:val="00AA7417"/>
    <w:rsid w:val="00AB22DD"/>
    <w:rsid w:val="00AC21D7"/>
    <w:rsid w:val="00AC769C"/>
    <w:rsid w:val="00AC7BFB"/>
    <w:rsid w:val="00AE1848"/>
    <w:rsid w:val="00AE384F"/>
    <w:rsid w:val="00AF0CE6"/>
    <w:rsid w:val="00AF1CD8"/>
    <w:rsid w:val="00AF1EE1"/>
    <w:rsid w:val="00AF42C1"/>
    <w:rsid w:val="00AF4421"/>
    <w:rsid w:val="00B002D0"/>
    <w:rsid w:val="00B00CD6"/>
    <w:rsid w:val="00B02A5F"/>
    <w:rsid w:val="00B03A3D"/>
    <w:rsid w:val="00B041E1"/>
    <w:rsid w:val="00B07FC5"/>
    <w:rsid w:val="00B13554"/>
    <w:rsid w:val="00B136E5"/>
    <w:rsid w:val="00B1371B"/>
    <w:rsid w:val="00B17887"/>
    <w:rsid w:val="00B22037"/>
    <w:rsid w:val="00B222CC"/>
    <w:rsid w:val="00B24AD3"/>
    <w:rsid w:val="00B26687"/>
    <w:rsid w:val="00B26A2C"/>
    <w:rsid w:val="00B27886"/>
    <w:rsid w:val="00B35C82"/>
    <w:rsid w:val="00B35F54"/>
    <w:rsid w:val="00B40F2F"/>
    <w:rsid w:val="00B422F1"/>
    <w:rsid w:val="00B4419B"/>
    <w:rsid w:val="00B471AB"/>
    <w:rsid w:val="00B4725D"/>
    <w:rsid w:val="00B47E32"/>
    <w:rsid w:val="00B51519"/>
    <w:rsid w:val="00B56F10"/>
    <w:rsid w:val="00B651B8"/>
    <w:rsid w:val="00B664E3"/>
    <w:rsid w:val="00B66FE9"/>
    <w:rsid w:val="00B732B7"/>
    <w:rsid w:val="00B751F7"/>
    <w:rsid w:val="00B76301"/>
    <w:rsid w:val="00B76DE8"/>
    <w:rsid w:val="00B76F2F"/>
    <w:rsid w:val="00B76F61"/>
    <w:rsid w:val="00B807E4"/>
    <w:rsid w:val="00B83FDA"/>
    <w:rsid w:val="00B844FA"/>
    <w:rsid w:val="00B86946"/>
    <w:rsid w:val="00B91A13"/>
    <w:rsid w:val="00B93E27"/>
    <w:rsid w:val="00B97D5D"/>
    <w:rsid w:val="00BA075D"/>
    <w:rsid w:val="00BA0BC7"/>
    <w:rsid w:val="00BA0D9F"/>
    <w:rsid w:val="00BA2BFE"/>
    <w:rsid w:val="00BA3652"/>
    <w:rsid w:val="00BA5605"/>
    <w:rsid w:val="00BA7001"/>
    <w:rsid w:val="00BB37A1"/>
    <w:rsid w:val="00BB7152"/>
    <w:rsid w:val="00BC1BB1"/>
    <w:rsid w:val="00BC341D"/>
    <w:rsid w:val="00BC34E7"/>
    <w:rsid w:val="00BC575F"/>
    <w:rsid w:val="00BC5EA2"/>
    <w:rsid w:val="00BC625C"/>
    <w:rsid w:val="00BC6687"/>
    <w:rsid w:val="00BC72AC"/>
    <w:rsid w:val="00BC780D"/>
    <w:rsid w:val="00BD7E36"/>
    <w:rsid w:val="00BE04CF"/>
    <w:rsid w:val="00BE1489"/>
    <w:rsid w:val="00BE52C6"/>
    <w:rsid w:val="00BE7983"/>
    <w:rsid w:val="00BF3F46"/>
    <w:rsid w:val="00BF42C5"/>
    <w:rsid w:val="00BF6217"/>
    <w:rsid w:val="00BF6A66"/>
    <w:rsid w:val="00BF720B"/>
    <w:rsid w:val="00C01D2C"/>
    <w:rsid w:val="00C064B6"/>
    <w:rsid w:val="00C0675E"/>
    <w:rsid w:val="00C10AA1"/>
    <w:rsid w:val="00C120FE"/>
    <w:rsid w:val="00C15D3D"/>
    <w:rsid w:val="00C16886"/>
    <w:rsid w:val="00C174DC"/>
    <w:rsid w:val="00C206C5"/>
    <w:rsid w:val="00C21C25"/>
    <w:rsid w:val="00C21D42"/>
    <w:rsid w:val="00C31C34"/>
    <w:rsid w:val="00C3480F"/>
    <w:rsid w:val="00C374BB"/>
    <w:rsid w:val="00C37F7A"/>
    <w:rsid w:val="00C468AA"/>
    <w:rsid w:val="00C5078A"/>
    <w:rsid w:val="00C53225"/>
    <w:rsid w:val="00C55203"/>
    <w:rsid w:val="00C607DA"/>
    <w:rsid w:val="00C62312"/>
    <w:rsid w:val="00C63A7A"/>
    <w:rsid w:val="00C64662"/>
    <w:rsid w:val="00C64A62"/>
    <w:rsid w:val="00C702F9"/>
    <w:rsid w:val="00C71AA0"/>
    <w:rsid w:val="00C72142"/>
    <w:rsid w:val="00C76404"/>
    <w:rsid w:val="00C77F21"/>
    <w:rsid w:val="00C80D55"/>
    <w:rsid w:val="00C8333D"/>
    <w:rsid w:val="00C8388B"/>
    <w:rsid w:val="00C8393C"/>
    <w:rsid w:val="00C83D2F"/>
    <w:rsid w:val="00C873FC"/>
    <w:rsid w:val="00C87709"/>
    <w:rsid w:val="00C87D6D"/>
    <w:rsid w:val="00C901E3"/>
    <w:rsid w:val="00C91E67"/>
    <w:rsid w:val="00C92498"/>
    <w:rsid w:val="00C92624"/>
    <w:rsid w:val="00C94E29"/>
    <w:rsid w:val="00C96C25"/>
    <w:rsid w:val="00C97C9C"/>
    <w:rsid w:val="00C97FBE"/>
    <w:rsid w:val="00CA1FC6"/>
    <w:rsid w:val="00CA45CA"/>
    <w:rsid w:val="00CA482E"/>
    <w:rsid w:val="00CA7CD8"/>
    <w:rsid w:val="00CB678A"/>
    <w:rsid w:val="00CC10F4"/>
    <w:rsid w:val="00CC6DAB"/>
    <w:rsid w:val="00CD05C5"/>
    <w:rsid w:val="00CD2923"/>
    <w:rsid w:val="00CE140E"/>
    <w:rsid w:val="00CF2614"/>
    <w:rsid w:val="00CF346A"/>
    <w:rsid w:val="00CF40B7"/>
    <w:rsid w:val="00CF4208"/>
    <w:rsid w:val="00CF6587"/>
    <w:rsid w:val="00CF6A26"/>
    <w:rsid w:val="00CF6CCA"/>
    <w:rsid w:val="00CF6E29"/>
    <w:rsid w:val="00D0188E"/>
    <w:rsid w:val="00D01C7F"/>
    <w:rsid w:val="00D04C00"/>
    <w:rsid w:val="00D1169B"/>
    <w:rsid w:val="00D1708A"/>
    <w:rsid w:val="00D23FCC"/>
    <w:rsid w:val="00D3242D"/>
    <w:rsid w:val="00D353B6"/>
    <w:rsid w:val="00D4291E"/>
    <w:rsid w:val="00D473A2"/>
    <w:rsid w:val="00D57C5D"/>
    <w:rsid w:val="00D63515"/>
    <w:rsid w:val="00D671F3"/>
    <w:rsid w:val="00D723DF"/>
    <w:rsid w:val="00D72703"/>
    <w:rsid w:val="00D75621"/>
    <w:rsid w:val="00D75E04"/>
    <w:rsid w:val="00D9221E"/>
    <w:rsid w:val="00DA04AD"/>
    <w:rsid w:val="00DA3054"/>
    <w:rsid w:val="00DA3A96"/>
    <w:rsid w:val="00DA5A0C"/>
    <w:rsid w:val="00DA6AA6"/>
    <w:rsid w:val="00DA7ACC"/>
    <w:rsid w:val="00DB1AF9"/>
    <w:rsid w:val="00DB27C6"/>
    <w:rsid w:val="00DC09C9"/>
    <w:rsid w:val="00DC250D"/>
    <w:rsid w:val="00DC5564"/>
    <w:rsid w:val="00DD0E36"/>
    <w:rsid w:val="00DD2998"/>
    <w:rsid w:val="00DD2A31"/>
    <w:rsid w:val="00DD71B7"/>
    <w:rsid w:val="00DD7D41"/>
    <w:rsid w:val="00DE2D35"/>
    <w:rsid w:val="00DE3390"/>
    <w:rsid w:val="00DF12B3"/>
    <w:rsid w:val="00DF19A7"/>
    <w:rsid w:val="00DF2D86"/>
    <w:rsid w:val="00DF2DEF"/>
    <w:rsid w:val="00DF4570"/>
    <w:rsid w:val="00DF729C"/>
    <w:rsid w:val="00E015A1"/>
    <w:rsid w:val="00E01F1C"/>
    <w:rsid w:val="00E042EC"/>
    <w:rsid w:val="00E06353"/>
    <w:rsid w:val="00E07821"/>
    <w:rsid w:val="00E13A34"/>
    <w:rsid w:val="00E14AA4"/>
    <w:rsid w:val="00E16F22"/>
    <w:rsid w:val="00E16F8E"/>
    <w:rsid w:val="00E21FD0"/>
    <w:rsid w:val="00E235E4"/>
    <w:rsid w:val="00E236B6"/>
    <w:rsid w:val="00E24B79"/>
    <w:rsid w:val="00E25DAB"/>
    <w:rsid w:val="00E26B41"/>
    <w:rsid w:val="00E309EE"/>
    <w:rsid w:val="00E30D08"/>
    <w:rsid w:val="00E35B02"/>
    <w:rsid w:val="00E37F85"/>
    <w:rsid w:val="00E44DE0"/>
    <w:rsid w:val="00E46B40"/>
    <w:rsid w:val="00E52203"/>
    <w:rsid w:val="00E522B4"/>
    <w:rsid w:val="00E55323"/>
    <w:rsid w:val="00E55812"/>
    <w:rsid w:val="00E566A2"/>
    <w:rsid w:val="00E60B34"/>
    <w:rsid w:val="00E63D0F"/>
    <w:rsid w:val="00E641E4"/>
    <w:rsid w:val="00E64EC1"/>
    <w:rsid w:val="00E66405"/>
    <w:rsid w:val="00E7534E"/>
    <w:rsid w:val="00E76410"/>
    <w:rsid w:val="00E77BC5"/>
    <w:rsid w:val="00E8097A"/>
    <w:rsid w:val="00E8401A"/>
    <w:rsid w:val="00E854C3"/>
    <w:rsid w:val="00E86BD9"/>
    <w:rsid w:val="00E86C17"/>
    <w:rsid w:val="00E91CCC"/>
    <w:rsid w:val="00E935C4"/>
    <w:rsid w:val="00E97F7E"/>
    <w:rsid w:val="00EA265E"/>
    <w:rsid w:val="00EA3B3C"/>
    <w:rsid w:val="00EA75AC"/>
    <w:rsid w:val="00EA7B3C"/>
    <w:rsid w:val="00EB03CA"/>
    <w:rsid w:val="00EB30C6"/>
    <w:rsid w:val="00EB3FEF"/>
    <w:rsid w:val="00EB6ED6"/>
    <w:rsid w:val="00EB74D8"/>
    <w:rsid w:val="00EC2370"/>
    <w:rsid w:val="00ED2869"/>
    <w:rsid w:val="00ED29CA"/>
    <w:rsid w:val="00ED4695"/>
    <w:rsid w:val="00ED5438"/>
    <w:rsid w:val="00ED5DD5"/>
    <w:rsid w:val="00EE05DB"/>
    <w:rsid w:val="00EE17F7"/>
    <w:rsid w:val="00EE4AFB"/>
    <w:rsid w:val="00EE676B"/>
    <w:rsid w:val="00EE7E82"/>
    <w:rsid w:val="00EF027C"/>
    <w:rsid w:val="00EF60B4"/>
    <w:rsid w:val="00EF75FD"/>
    <w:rsid w:val="00F015AC"/>
    <w:rsid w:val="00F032DC"/>
    <w:rsid w:val="00F07D80"/>
    <w:rsid w:val="00F10F83"/>
    <w:rsid w:val="00F11E4B"/>
    <w:rsid w:val="00F1452B"/>
    <w:rsid w:val="00F1491E"/>
    <w:rsid w:val="00F1505D"/>
    <w:rsid w:val="00F20B40"/>
    <w:rsid w:val="00F24EB9"/>
    <w:rsid w:val="00F25077"/>
    <w:rsid w:val="00F26593"/>
    <w:rsid w:val="00F26B7E"/>
    <w:rsid w:val="00F32BAD"/>
    <w:rsid w:val="00F33716"/>
    <w:rsid w:val="00F364B7"/>
    <w:rsid w:val="00F47E22"/>
    <w:rsid w:val="00F51F26"/>
    <w:rsid w:val="00F53846"/>
    <w:rsid w:val="00F54563"/>
    <w:rsid w:val="00F61E15"/>
    <w:rsid w:val="00F65D80"/>
    <w:rsid w:val="00F66DEB"/>
    <w:rsid w:val="00F66F41"/>
    <w:rsid w:val="00F705C1"/>
    <w:rsid w:val="00F71CDE"/>
    <w:rsid w:val="00F72B6A"/>
    <w:rsid w:val="00F749ED"/>
    <w:rsid w:val="00F7644F"/>
    <w:rsid w:val="00F81306"/>
    <w:rsid w:val="00F82622"/>
    <w:rsid w:val="00F83CC5"/>
    <w:rsid w:val="00F84F5C"/>
    <w:rsid w:val="00F9489F"/>
    <w:rsid w:val="00F94F0F"/>
    <w:rsid w:val="00FA3142"/>
    <w:rsid w:val="00FA323C"/>
    <w:rsid w:val="00FA3913"/>
    <w:rsid w:val="00FA4510"/>
    <w:rsid w:val="00FA5A8D"/>
    <w:rsid w:val="00FA6176"/>
    <w:rsid w:val="00FB00FB"/>
    <w:rsid w:val="00FB5F4E"/>
    <w:rsid w:val="00FB69E7"/>
    <w:rsid w:val="00FC0059"/>
    <w:rsid w:val="00FC24F3"/>
    <w:rsid w:val="00FC26D9"/>
    <w:rsid w:val="00FC34CD"/>
    <w:rsid w:val="00FC367F"/>
    <w:rsid w:val="00FC6F34"/>
    <w:rsid w:val="00FD122D"/>
    <w:rsid w:val="00FD60EE"/>
    <w:rsid w:val="00FD7358"/>
    <w:rsid w:val="00FE00F2"/>
    <w:rsid w:val="00FE01CA"/>
    <w:rsid w:val="00FE18B5"/>
    <w:rsid w:val="00FE4BE2"/>
    <w:rsid w:val="00FE7153"/>
    <w:rsid w:val="00FF1387"/>
    <w:rsid w:val="00FF13C5"/>
    <w:rsid w:val="00FF2D8C"/>
    <w:rsid w:val="00FF37F4"/>
    <w:rsid w:val="00FF6E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C306C"/>
    <w:pPr>
      <w:tabs>
        <w:tab w:val="center" w:pos="4252"/>
        <w:tab w:val="right" w:pos="8504"/>
      </w:tabs>
      <w:spacing w:after="0" w:line="240" w:lineRule="auto"/>
    </w:pPr>
  </w:style>
  <w:style w:type="character" w:customStyle="1" w:styleId="HeaderChar">
    <w:name w:val="Header Char"/>
    <w:basedOn w:val="DefaultParagraphFont"/>
    <w:link w:val="Header"/>
    <w:uiPriority w:val="99"/>
    <w:rsid w:val="006C306C"/>
  </w:style>
  <w:style w:type="paragraph" w:styleId="Footer">
    <w:name w:val="footer"/>
    <w:basedOn w:val="Normal"/>
    <w:link w:val="FooterChar"/>
    <w:uiPriority w:val="99"/>
    <w:unhideWhenUsed/>
    <w:rsid w:val="006C306C"/>
    <w:pPr>
      <w:tabs>
        <w:tab w:val="center" w:pos="4252"/>
        <w:tab w:val="right" w:pos="8504"/>
      </w:tabs>
      <w:spacing w:after="0" w:line="240" w:lineRule="auto"/>
    </w:pPr>
  </w:style>
  <w:style w:type="character" w:customStyle="1" w:styleId="FooterChar">
    <w:name w:val="Footer Char"/>
    <w:basedOn w:val="DefaultParagraphFont"/>
    <w:link w:val="Footer"/>
    <w:uiPriority w:val="99"/>
    <w:rsid w:val="006C306C"/>
  </w:style>
  <w:style w:type="paragraph" w:styleId="Bibliography">
    <w:name w:val="Bibliography"/>
    <w:basedOn w:val="Normal"/>
    <w:next w:val="Normal"/>
    <w:uiPriority w:val="37"/>
    <w:semiHidden/>
    <w:unhideWhenUsed/>
    <w:rsid w:val="003966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3934473">
      <w:bodyDiv w:val="1"/>
      <w:marLeft w:val="0"/>
      <w:marRight w:val="0"/>
      <w:marTop w:val="0"/>
      <w:marBottom w:val="0"/>
      <w:divBdr>
        <w:top w:val="none" w:sz="0" w:space="0" w:color="auto"/>
        <w:left w:val="none" w:sz="0" w:space="0" w:color="auto"/>
        <w:bottom w:val="none" w:sz="0" w:space="0" w:color="auto"/>
        <w:right w:val="none" w:sz="0" w:space="0" w:color="auto"/>
      </w:divBdr>
    </w:div>
    <w:div w:id="1497375968">
      <w:bodyDiv w:val="1"/>
      <w:marLeft w:val="0"/>
      <w:marRight w:val="0"/>
      <w:marTop w:val="0"/>
      <w:marBottom w:val="0"/>
      <w:divBdr>
        <w:top w:val="none" w:sz="0" w:space="0" w:color="auto"/>
        <w:left w:val="none" w:sz="0" w:space="0" w:color="auto"/>
        <w:bottom w:val="none" w:sz="0" w:space="0" w:color="auto"/>
        <w:right w:val="none" w:sz="0" w:space="0" w:color="auto"/>
      </w:divBdr>
      <w:divsChild>
        <w:div w:id="1830441615">
          <w:marLeft w:val="0"/>
          <w:marRight w:val="0"/>
          <w:marTop w:val="0"/>
          <w:marBottom w:val="0"/>
          <w:divBdr>
            <w:top w:val="none" w:sz="0" w:space="0" w:color="auto"/>
            <w:left w:val="none" w:sz="0" w:space="0" w:color="auto"/>
            <w:bottom w:val="none" w:sz="0" w:space="0" w:color="auto"/>
            <w:right w:val="none" w:sz="0" w:space="0" w:color="auto"/>
          </w:divBdr>
        </w:div>
        <w:div w:id="1206869518">
          <w:marLeft w:val="0"/>
          <w:marRight w:val="0"/>
          <w:marTop w:val="0"/>
          <w:marBottom w:val="0"/>
          <w:divBdr>
            <w:top w:val="none" w:sz="0" w:space="0" w:color="auto"/>
            <w:left w:val="none" w:sz="0" w:space="0" w:color="auto"/>
            <w:bottom w:val="none" w:sz="0" w:space="0" w:color="auto"/>
            <w:right w:val="none" w:sz="0" w:space="0" w:color="auto"/>
          </w:divBdr>
        </w:div>
        <w:div w:id="1734086437">
          <w:marLeft w:val="0"/>
          <w:marRight w:val="0"/>
          <w:marTop w:val="0"/>
          <w:marBottom w:val="0"/>
          <w:divBdr>
            <w:top w:val="none" w:sz="0" w:space="0" w:color="auto"/>
            <w:left w:val="none" w:sz="0" w:space="0" w:color="auto"/>
            <w:bottom w:val="none" w:sz="0" w:space="0" w:color="auto"/>
            <w:right w:val="none" w:sz="0" w:space="0" w:color="auto"/>
          </w:divBdr>
        </w:div>
        <w:div w:id="269433683">
          <w:marLeft w:val="0"/>
          <w:marRight w:val="0"/>
          <w:marTop w:val="0"/>
          <w:marBottom w:val="0"/>
          <w:divBdr>
            <w:top w:val="none" w:sz="0" w:space="0" w:color="auto"/>
            <w:left w:val="none" w:sz="0" w:space="0" w:color="auto"/>
            <w:bottom w:val="none" w:sz="0" w:space="0" w:color="auto"/>
            <w:right w:val="none" w:sz="0" w:space="0" w:color="auto"/>
          </w:divBdr>
        </w:div>
        <w:div w:id="150223004">
          <w:marLeft w:val="0"/>
          <w:marRight w:val="0"/>
          <w:marTop w:val="0"/>
          <w:marBottom w:val="0"/>
          <w:divBdr>
            <w:top w:val="none" w:sz="0" w:space="0" w:color="auto"/>
            <w:left w:val="none" w:sz="0" w:space="0" w:color="auto"/>
            <w:bottom w:val="none" w:sz="0" w:space="0" w:color="auto"/>
            <w:right w:val="none" w:sz="0" w:space="0" w:color="auto"/>
          </w:divBdr>
        </w:div>
        <w:div w:id="1143110857">
          <w:marLeft w:val="0"/>
          <w:marRight w:val="0"/>
          <w:marTop w:val="0"/>
          <w:marBottom w:val="0"/>
          <w:divBdr>
            <w:top w:val="none" w:sz="0" w:space="0" w:color="auto"/>
            <w:left w:val="none" w:sz="0" w:space="0" w:color="auto"/>
            <w:bottom w:val="none" w:sz="0" w:space="0" w:color="auto"/>
            <w:right w:val="none" w:sz="0" w:space="0" w:color="auto"/>
          </w:divBdr>
        </w:div>
        <w:div w:id="1721322837">
          <w:marLeft w:val="0"/>
          <w:marRight w:val="0"/>
          <w:marTop w:val="0"/>
          <w:marBottom w:val="0"/>
          <w:divBdr>
            <w:top w:val="none" w:sz="0" w:space="0" w:color="auto"/>
            <w:left w:val="none" w:sz="0" w:space="0" w:color="auto"/>
            <w:bottom w:val="none" w:sz="0" w:space="0" w:color="auto"/>
            <w:right w:val="none" w:sz="0" w:space="0" w:color="auto"/>
          </w:divBdr>
        </w:div>
        <w:div w:id="1543859528">
          <w:marLeft w:val="0"/>
          <w:marRight w:val="0"/>
          <w:marTop w:val="0"/>
          <w:marBottom w:val="0"/>
          <w:divBdr>
            <w:top w:val="none" w:sz="0" w:space="0" w:color="auto"/>
            <w:left w:val="none" w:sz="0" w:space="0" w:color="auto"/>
            <w:bottom w:val="none" w:sz="0" w:space="0" w:color="auto"/>
            <w:right w:val="none" w:sz="0" w:space="0" w:color="auto"/>
          </w:divBdr>
        </w:div>
        <w:div w:id="233047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3.jpe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osf.io/8gxp7/" TargetMode="Externa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hyperlink" Target="https://github.com/b-jorges/AirDrag" TargetMode="Externa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jpe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DefaultSectionNames xmlns="6a60ad8c-9969-4323-af0d-5678ccd964fe" xsi:nil="true"/>
    <AppVersion xmlns="6a60ad8c-9969-4323-af0d-5678ccd964fe" xsi:nil="true"/>
    <NotebookType xmlns="6a60ad8c-9969-4323-af0d-5678ccd964fe" xsi:nil="true"/>
    <CultureName xmlns="6a60ad8c-9969-4323-af0d-5678ccd964fe" xsi:nil="true"/>
    <Owner xmlns="6a60ad8c-9969-4323-af0d-5678ccd964fe">
      <UserInfo>
        <DisplayName/>
        <AccountId xsi:nil="true"/>
        <AccountType/>
      </UserInfo>
    </Owner>
    <Students xmlns="6a60ad8c-9969-4323-af0d-5678ccd964fe">
      <UserInfo>
        <DisplayName/>
        <AccountId xsi:nil="true"/>
        <AccountType/>
      </UserInfo>
    </Students>
    <Student_Groups xmlns="6a60ad8c-9969-4323-af0d-5678ccd964fe">
      <UserInfo>
        <DisplayName/>
        <AccountId xsi:nil="true"/>
        <AccountType/>
      </UserInfo>
    </Student_Groups>
    <Is_Collaboration_Space_Locked xmlns="6a60ad8c-9969-4323-af0d-5678ccd964fe" xsi:nil="true"/>
    <Invited_Teachers xmlns="6a60ad8c-9969-4323-af0d-5678ccd964fe" xsi:nil="true"/>
    <IsNotebookLocked xmlns="6a60ad8c-9969-4323-af0d-5678ccd964fe" xsi:nil="true"/>
    <Math_Settings xmlns="6a60ad8c-9969-4323-af0d-5678ccd964fe" xsi:nil="true"/>
    <TeamsChannelId xmlns="6a60ad8c-9969-4323-af0d-5678ccd964fe" xsi:nil="true"/>
    <Invited_Students xmlns="6a60ad8c-9969-4323-af0d-5678ccd964fe" xsi:nil="true"/>
    <FolderType xmlns="6a60ad8c-9969-4323-af0d-5678ccd964fe" xsi:nil="true"/>
    <Distribution_Groups xmlns="6a60ad8c-9969-4323-af0d-5678ccd964fe" xsi:nil="true"/>
    <Templates xmlns="6a60ad8c-9969-4323-af0d-5678ccd964fe" xsi:nil="true"/>
    <Self_Registration_Enabled xmlns="6a60ad8c-9969-4323-af0d-5678ccd964fe" xsi:nil="true"/>
    <Has_Teacher_Only_SectionGroup xmlns="6a60ad8c-9969-4323-af0d-5678ccd964fe" xsi:nil="true"/>
    <LMS_Mappings xmlns="6a60ad8c-9969-4323-af0d-5678ccd964fe" xsi:nil="true"/>
    <Teachers xmlns="6a60ad8c-9969-4323-af0d-5678ccd964fe">
      <UserInfo>
        <DisplayName/>
        <AccountId xsi:nil="true"/>
        <AccountType/>
      </UserInfo>
    </Teacher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B6194D2D41EB3D4FBB6B0F61D7C4B7F7" ma:contentTypeVersion="33" ma:contentTypeDescription="Crear nuevo documento." ma:contentTypeScope="" ma:versionID="0d5aba9a976af9b3e273004cce682985">
  <xsd:schema xmlns:xsd="http://www.w3.org/2001/XMLSchema" xmlns:xs="http://www.w3.org/2001/XMLSchema" xmlns:p="http://schemas.microsoft.com/office/2006/metadata/properties" xmlns:ns3="6a60ad8c-9969-4323-af0d-5678ccd964fe" xmlns:ns4="64f14558-dd07-4936-9baa-0bdb7de25ce9" targetNamespace="http://schemas.microsoft.com/office/2006/metadata/properties" ma:root="true" ma:fieldsID="e6b0c38ee63e68520f679d16304b6ffa" ns3:_="" ns4:_="">
    <xsd:import namespace="6a60ad8c-9969-4323-af0d-5678ccd964fe"/>
    <xsd:import namespace="64f14558-dd07-4936-9baa-0bdb7de25ce9"/>
    <xsd:element name="properties">
      <xsd:complexType>
        <xsd:sequence>
          <xsd:element name="documentManagement">
            <xsd:complexType>
              <xsd:all>
                <xsd:element ref="ns3:MediaServiceMetadata" minOccurs="0"/>
                <xsd:element ref="ns3:MediaServiceFastMetadata" minOccurs="0"/>
                <xsd:element ref="ns3:MediaServiceLocation"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60ad8c-9969-4323-af0d-5678ccd96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Location" ma:index="10" nillable="true" ma:displayName="Location" ma:internalName="MediaServiceLocatio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NotebookType" ma:index="21" nillable="true" ma:displayName="Notebook Type" ma:internalName="NotebookType">
      <xsd:simpleType>
        <xsd:restriction base="dms:Text"/>
      </xsd:simpleType>
    </xsd:element>
    <xsd:element name="FolderType" ma:index="22" nillable="true" ma:displayName="Folder Type" ma:internalName="FolderType">
      <xsd:simpleType>
        <xsd:restriction base="dms:Text"/>
      </xsd:simpleType>
    </xsd:element>
    <xsd:element name="CultureName" ma:index="23" nillable="true" ma:displayName="Culture Name" ma:internalName="CultureName">
      <xsd:simpleType>
        <xsd:restriction base="dms:Text"/>
      </xsd:simpleType>
    </xsd:element>
    <xsd:element name="AppVersion" ma:index="24" nillable="true" ma:displayName="App Version" ma:internalName="AppVersion">
      <xsd:simpleType>
        <xsd:restriction base="dms:Text"/>
      </xsd:simpleType>
    </xsd:element>
    <xsd:element name="TeamsChannelId" ma:index="25" nillable="true" ma:displayName="Teams Channel Id" ma:internalName="TeamsChannelId">
      <xsd:simpleType>
        <xsd:restriction base="dms:Text"/>
      </xsd:simpleType>
    </xsd:element>
    <xsd:element name="Owner" ma:index="26"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7" nillable="true" ma:displayName="Math Settings" ma:internalName="Math_Settings">
      <xsd:simpleType>
        <xsd:restriction base="dms:Text"/>
      </xsd:simpleType>
    </xsd:element>
    <xsd:element name="DefaultSectionNames" ma:index="28" nillable="true" ma:displayName="Default Section Names" ma:internalName="DefaultSectionNames">
      <xsd:simpleType>
        <xsd:restriction base="dms:Note">
          <xsd:maxLength value="255"/>
        </xsd:restriction>
      </xsd:simpleType>
    </xsd:element>
    <xsd:element name="Templates" ma:index="29" nillable="true" ma:displayName="Templates" ma:internalName="Templates">
      <xsd:simpleType>
        <xsd:restriction base="dms:Note">
          <xsd:maxLength value="255"/>
        </xsd:restriction>
      </xsd:simpleType>
    </xsd:element>
    <xsd:element name="Teachers" ma:index="3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3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3" nillable="true" ma:displayName="Distribution Groups" ma:internalName="Distribution_Groups">
      <xsd:simpleType>
        <xsd:restriction base="dms:Note">
          <xsd:maxLength value="255"/>
        </xsd:restriction>
      </xsd:simpleType>
    </xsd:element>
    <xsd:element name="LMS_Mappings" ma:index="34" nillable="true" ma:displayName="LMS Mappings" ma:internalName="LMS_Mappings">
      <xsd:simpleType>
        <xsd:restriction base="dms:Note">
          <xsd:maxLength value="255"/>
        </xsd:restriction>
      </xsd:simpleType>
    </xsd:element>
    <xsd:element name="Invited_Teachers" ma:index="35" nillable="true" ma:displayName="Invited Teachers" ma:internalName="Invited_Teachers">
      <xsd:simpleType>
        <xsd:restriction base="dms:Note">
          <xsd:maxLength value="255"/>
        </xsd:restriction>
      </xsd:simpleType>
    </xsd:element>
    <xsd:element name="Invited_Students" ma:index="36" nillable="true" ma:displayName="Invited Students" ma:internalName="Invited_Students">
      <xsd:simpleType>
        <xsd:restriction base="dms:Note">
          <xsd:maxLength value="255"/>
        </xsd:restriction>
      </xsd:simpleType>
    </xsd:element>
    <xsd:element name="Self_Registration_Enabled" ma:index="37" nillable="true" ma:displayName="Self Registration Enabled" ma:internalName="Self_Registration_Enabled">
      <xsd:simpleType>
        <xsd:restriction base="dms:Boolean"/>
      </xsd:simpleType>
    </xsd:element>
    <xsd:element name="Has_Teacher_Only_SectionGroup" ma:index="38" nillable="true" ma:displayName="Has Teacher Only SectionGroup" ma:internalName="Has_Teacher_Only_SectionGroup">
      <xsd:simpleType>
        <xsd:restriction base="dms:Boolean"/>
      </xsd:simpleType>
    </xsd:element>
    <xsd:element name="Is_Collaboration_Space_Locked" ma:index="39" nillable="true" ma:displayName="Is Collaboration Space Locked" ma:internalName="Is_Collaboration_Space_Locked">
      <xsd:simpleType>
        <xsd:restriction base="dms:Boolean"/>
      </xsd:simpleType>
    </xsd:element>
    <xsd:element name="IsNotebookLocked" ma:index="40" nillable="true" ma:displayName="Is Notebook Locked" ma:internalName="IsNotebookLocked">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64f14558-dd07-4936-9baa-0bdb7de25ce9" elementFormDefault="qualified">
    <xsd:import namespace="http://schemas.microsoft.com/office/2006/documentManagement/types"/>
    <xsd:import namespace="http://schemas.microsoft.com/office/infopath/2007/PartnerControls"/>
    <xsd:element name="SharedWithUsers" ma:index="14"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element name="SharingHintHash" ma:index="16"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E39A9-8865-404F-9EA7-7EFEE425F653}">
  <ds:schemaRefs>
    <ds:schemaRef ds:uri="http://schemas.microsoft.com/sharepoint/v3/contenttype/forms"/>
  </ds:schemaRefs>
</ds:datastoreItem>
</file>

<file path=customXml/itemProps2.xml><?xml version="1.0" encoding="utf-8"?>
<ds:datastoreItem xmlns:ds="http://schemas.openxmlformats.org/officeDocument/2006/customXml" ds:itemID="{9D73EFDC-DB92-424F-AF29-975C1FA6D17F}">
  <ds:schemaRefs>
    <ds:schemaRef ds:uri="http://schemas.microsoft.com/office/2006/metadata/properties"/>
    <ds:schemaRef ds:uri="http://schemas.microsoft.com/office/infopath/2007/PartnerControls"/>
    <ds:schemaRef ds:uri="6a60ad8c-9969-4323-af0d-5678ccd964fe"/>
  </ds:schemaRefs>
</ds:datastoreItem>
</file>

<file path=customXml/itemProps3.xml><?xml version="1.0" encoding="utf-8"?>
<ds:datastoreItem xmlns:ds="http://schemas.openxmlformats.org/officeDocument/2006/customXml" ds:itemID="{9AA0A50A-DCDA-4100-AAE2-9589954192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60ad8c-9969-4323-af0d-5678ccd964fe"/>
    <ds:schemaRef ds:uri="64f14558-dd07-4936-9baa-0bdb7de25c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8200C66-5A43-4386-9E07-835706CF2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2</TotalTime>
  <Pages>19</Pages>
  <Words>23014</Words>
  <Characters>131181</Characters>
  <Application>Microsoft Office Word</Application>
  <DocSecurity>0</DocSecurity>
  <Lines>1093</Lines>
  <Paragraphs>3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3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68</cp:revision>
  <dcterms:created xsi:type="dcterms:W3CDTF">2020-04-14T22:41:00Z</dcterms:created>
  <dcterms:modified xsi:type="dcterms:W3CDTF">2020-05-09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B6194D2D41EB3D4FBB6B0F61D7C4B7F7</vt:lpwstr>
  </property>
</Properties>
</file>